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1F0D6D">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1F0D6D">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1F0D6D">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1F0D6D">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1F0D6D">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1F0D6D">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1F0D6D">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1F0D6D">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1F0D6D">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1F0D6D">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1F0D6D">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1F0D6D">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1F0D6D">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1F0D6D">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1F0D6D">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1F0D6D">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1F0D6D">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1F0D6D">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1F0D6D">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1F0D6D">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1F0D6D">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1F0D6D">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1F0D6D">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1F0D6D">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1F0D6D">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1F0D6D">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1F0D6D">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1F0D6D">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1F0D6D">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1F0D6D">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1F0D6D">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1F0D6D">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1F0D6D">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1F0D6D">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1F0D6D">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1F0D6D">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1F0D6D">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1F0D6D">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1F0D6D">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1F0D6D">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1F0D6D">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1F0D6D">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1F0D6D">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1F0D6D">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1F0D6D">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1F0D6D">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1F0D6D">
      <w:pPr>
        <w:pStyle w:val="TableofFigures"/>
        <w:tabs>
          <w:tab w:val="right" w:leader="dot" w:pos="9350"/>
        </w:tabs>
        <w:rPr>
          <w:noProof/>
        </w:rPr>
        <w:sectPr w:rsidR="00BB36EA" w:rsidSect="003449D3">
          <w:headerReference w:type="even" r:id="rId9"/>
          <w:headerReference w:type="default" r:id="rId10"/>
          <w:type w:val="continuous"/>
          <w:pgSz w:w="12240" w:h="15840"/>
          <w:pgMar w:top="1440" w:right="1440" w:bottom="1440" w:left="1440" w:header="720" w:footer="720" w:gutter="0"/>
          <w:pgNumType w:fmt="lowerRoman" w:start="1"/>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2" w:name="_Toc37725979"/>
      <w:bookmarkStart w:id="3" w:name="_Ref38050822"/>
      <w:r w:rsidR="004E5433">
        <w:t>Introduction</w:t>
      </w:r>
      <w:bookmarkEnd w:id="2"/>
      <w:bookmarkEnd w:id="3"/>
    </w:p>
    <w:p w14:paraId="195B27A6" w14:textId="1B9C1BBA" w:rsidR="00712394" w:rsidDel="00173388" w:rsidRDefault="00887C71" w:rsidP="004E5433">
      <w:pPr>
        <w:rPr>
          <w:del w:id="4"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5" w:author="Michael Decker" w:date="2020-04-17T19:22:00Z">
        <w:r w:rsidR="00A915BB">
          <w:rPr>
            <w:rFonts w:cs="Times New Roman"/>
            <w:szCs w:val="24"/>
          </w:rPr>
          <w:t xml:space="preserve">, etc. </w:t>
        </w:r>
      </w:ins>
      <w:r w:rsidR="00FE55CC">
        <w:rPr>
          <w:rFonts w:cs="Times New Roman"/>
          <w:szCs w:val="24"/>
        </w:rPr>
        <w:t xml:space="preserve"> change</w:t>
      </w:r>
      <w:del w:id="6"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7" w:author="Michael Decker" w:date="2020-04-17T19:40:00Z">
        <w:r w:rsidR="00C4005A">
          <w:rPr>
            <w:rFonts w:cs="Times New Roman"/>
            <w:szCs w:val="24"/>
          </w:rPr>
          <w:t xml:space="preserve"> </w:t>
        </w:r>
      </w:ins>
      <w:ins w:id="8" w:author="Michael Decker" w:date="2020-04-17T19:41:00Z">
        <w:r w:rsidR="0053488E">
          <w:rPr>
            <w:rFonts w:cs="Times New Roman"/>
            <w:szCs w:val="24"/>
          </w:rPr>
          <w:t>for a</w:t>
        </w:r>
      </w:ins>
      <w:ins w:id="9" w:author="Michael Decker" w:date="2020-04-17T19:40:00Z">
        <w:r w:rsidR="00C4005A">
          <w:rPr>
            <w:rFonts w:cs="Times New Roman"/>
            <w:szCs w:val="24"/>
          </w:rPr>
          <w:t xml:space="preserve"> success</w:t>
        </w:r>
      </w:ins>
      <w:ins w:id="10" w:author="Michael Decker" w:date="2020-04-17T19:41:00Z">
        <w:r w:rsidR="0053488E">
          <w:rPr>
            <w:rFonts w:cs="Times New Roman"/>
            <w:szCs w:val="24"/>
          </w:rPr>
          <w:t>ful</w:t>
        </w:r>
      </w:ins>
      <w:ins w:id="11" w:author="Michael Decker" w:date="2020-04-17T19:40:00Z">
        <w:r w:rsidR="00C4005A">
          <w:rPr>
            <w:rFonts w:cs="Times New Roman"/>
            <w:szCs w:val="24"/>
          </w:rPr>
          <w:t xml:space="preserve"> product</w:t>
        </w:r>
      </w:ins>
      <w:ins w:id="12" w:author="Michael Decker" w:date="2020-04-17T19:41:00Z">
        <w:r w:rsidR="00A46C90">
          <w:rPr>
            <w:rFonts w:cs="Times New Roman"/>
            <w:szCs w:val="24"/>
          </w:rPr>
          <w:t xml:space="preserve"> </w:t>
        </w:r>
        <w:commentRangeStart w:id="13"/>
        <w:r w:rsidR="00A46C90">
          <w:rPr>
            <w:rFonts w:cs="Times New Roman"/>
            <w:szCs w:val="24"/>
          </w:rPr>
          <w:t>[]</w:t>
        </w:r>
        <w:commentRangeEnd w:id="13"/>
        <w:r w:rsidR="00A46C90">
          <w:rPr>
            <w:rStyle w:val="CommentReference"/>
          </w:rPr>
          <w:commentReference w:id="13"/>
        </w:r>
      </w:ins>
      <w:ins w:id="14" w:author="Michael Decker" w:date="2020-04-17T19:23:00Z">
        <w:r w:rsidR="00A915BB">
          <w:rPr>
            <w:rFonts w:cs="Times New Roman"/>
            <w:szCs w:val="24"/>
          </w:rPr>
          <w:t>,</w:t>
        </w:r>
      </w:ins>
      <w:r w:rsidR="00FE55CC">
        <w:rPr>
          <w:rFonts w:cs="Times New Roman"/>
          <w:szCs w:val="24"/>
        </w:rPr>
        <w:t xml:space="preserve"> </w:t>
      </w:r>
      <w:del w:id="15" w:author="Michael Decker" w:date="2020-04-17T19:23:00Z">
        <w:r w:rsidR="00FE55CC" w:rsidDel="00A915BB">
          <w:rPr>
            <w:rFonts w:cs="Times New Roman"/>
            <w:szCs w:val="24"/>
          </w:rPr>
          <w:delText xml:space="preserve">the problem is that </w:delText>
        </w:r>
      </w:del>
      <w:del w:id="16"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7" w:author="Michael Decker" w:date="2020-04-17T19:23:00Z">
        <w:r w:rsidR="00A915BB">
          <w:rPr>
            <w:rFonts w:cs="Times New Roman"/>
            <w:szCs w:val="24"/>
          </w:rPr>
          <w:t>the de</w:t>
        </w:r>
      </w:ins>
      <w:ins w:id="18" w:author="Michael Decker" w:date="2020-04-17T19:24:00Z">
        <w:r w:rsidR="00A915BB">
          <w:rPr>
            <w:rFonts w:cs="Times New Roman"/>
            <w:szCs w:val="24"/>
          </w:rPr>
          <w:t xml:space="preserve">sign </w:t>
        </w:r>
      </w:ins>
      <w:ins w:id="19" w:author="Michael Decker" w:date="2020-04-17T19:34:00Z">
        <w:r w:rsidR="005271C8">
          <w:rPr>
            <w:rFonts w:cs="Times New Roman"/>
            <w:szCs w:val="24"/>
          </w:rPr>
          <w:t xml:space="preserve">and </w:t>
        </w:r>
      </w:ins>
      <w:ins w:id="20" w:author="Michael Decker" w:date="2020-04-17T19:36:00Z">
        <w:r w:rsidR="003961FA">
          <w:rPr>
            <w:rFonts w:cs="Times New Roman"/>
            <w:szCs w:val="24"/>
          </w:rPr>
          <w:t>maintainability</w:t>
        </w:r>
      </w:ins>
      <w:ins w:id="21" w:author="Michael Decker" w:date="2020-04-17T19:25:00Z">
        <w:r w:rsidR="00A915BB">
          <w:rPr>
            <w:rFonts w:cs="Times New Roman"/>
            <w:szCs w:val="24"/>
          </w:rPr>
          <w:t xml:space="preserve"> of the code will</w:t>
        </w:r>
      </w:ins>
      <w:ins w:id="22" w:author="Michael Decker" w:date="2020-04-17T19:24:00Z">
        <w:r w:rsidR="00A915BB">
          <w:rPr>
            <w:rFonts w:cs="Times New Roman"/>
            <w:szCs w:val="24"/>
          </w:rPr>
          <w:t xml:space="preserve"> degrade</w:t>
        </w:r>
      </w:ins>
      <w:ins w:id="23" w:author="Michael Decker" w:date="2020-04-17T19:26:00Z">
        <w:r w:rsidR="00A915BB">
          <w:rPr>
            <w:rFonts w:cs="Times New Roman"/>
            <w:szCs w:val="24"/>
          </w:rPr>
          <w:t>.</w:t>
        </w:r>
      </w:ins>
      <w:ins w:id="24" w:author="Michael Decker" w:date="2020-04-17T19:24:00Z">
        <w:r w:rsidR="00A915BB">
          <w:rPr>
            <w:rFonts w:cs="Times New Roman"/>
            <w:szCs w:val="24"/>
          </w:rPr>
          <w:t xml:space="preserve">  </w:t>
        </w:r>
      </w:ins>
      <w:del w:id="25" w:author="Michael Decker" w:date="2020-04-17T19:24:00Z">
        <w:r w:rsidR="00FE55CC" w:rsidDel="00A915BB">
          <w:rPr>
            <w:rFonts w:cs="Times New Roman"/>
            <w:szCs w:val="24"/>
          </w:rPr>
          <w:delText>t</w:delText>
        </w:r>
      </w:del>
      <w:ins w:id="26" w:author="Michael Decker" w:date="2020-04-17T19:24:00Z">
        <w:r w:rsidR="00A915BB">
          <w:rPr>
            <w:rFonts w:cs="Times New Roman"/>
            <w:szCs w:val="24"/>
          </w:rPr>
          <w:t>T</w:t>
        </w:r>
      </w:ins>
      <w:r w:rsidR="00FE55CC">
        <w:rPr>
          <w:rFonts w:cs="Times New Roman"/>
          <w:szCs w:val="24"/>
        </w:rPr>
        <w:t>h</w:t>
      </w:r>
      <w:ins w:id="27" w:author="Michael Decker" w:date="2020-04-17T19:23:00Z">
        <w:r w:rsidR="00A915BB">
          <w:rPr>
            <w:rFonts w:cs="Times New Roman"/>
            <w:szCs w:val="24"/>
          </w:rPr>
          <w:t xml:space="preserve">is </w:t>
        </w:r>
      </w:ins>
      <w:ins w:id="28" w:author="Michael Decker" w:date="2020-04-17T19:57:00Z">
        <w:r w:rsidR="001E3C42">
          <w:rPr>
            <w:rFonts w:cs="Times New Roman"/>
            <w:szCs w:val="24"/>
          </w:rPr>
          <w:t xml:space="preserve">loss of design leads to a lack of comprehension of the software which in turn </w:t>
        </w:r>
      </w:ins>
      <w:del w:id="29" w:author="Michael Decker" w:date="2020-04-17T19:23:00Z">
        <w:r w:rsidR="00FE55CC" w:rsidDel="00A915BB">
          <w:rPr>
            <w:rFonts w:cs="Times New Roman"/>
            <w:szCs w:val="24"/>
          </w:rPr>
          <w:delText xml:space="preserve">e </w:delText>
        </w:r>
      </w:del>
      <w:del w:id="30" w:author="Michael Decker" w:date="2020-04-17T19:26:00Z">
        <w:r w:rsidR="00FE55CC" w:rsidDel="00A915BB">
          <w:rPr>
            <w:rFonts w:cs="Times New Roman"/>
            <w:szCs w:val="24"/>
          </w:rPr>
          <w:delText xml:space="preserve">risk of reduced comprehension </w:delText>
        </w:r>
      </w:del>
      <w:del w:id="31"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2"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3" w:author="Michael Decker" w:date="2020-04-17T19:39:00Z">
        <w:r w:rsidR="00D147BB">
          <w:rPr>
            <w:rFonts w:cs="Times New Roman"/>
            <w:szCs w:val="24"/>
          </w:rPr>
          <w:t xml:space="preserve"> </w:t>
        </w:r>
        <w:commentRangeStart w:id="34"/>
        <w:r w:rsidR="00D147BB">
          <w:rPr>
            <w:rFonts w:cs="Times New Roman"/>
            <w:szCs w:val="24"/>
          </w:rPr>
          <w:t>[]</w:t>
        </w:r>
        <w:commentRangeEnd w:id="34"/>
        <w:r w:rsidR="00D147BB">
          <w:rPr>
            <w:rStyle w:val="CommentReference"/>
          </w:rPr>
          <w:commentReference w:id="34"/>
        </w:r>
      </w:ins>
      <w:ins w:id="35" w:author="Michael Decker" w:date="2020-04-17T19:57:00Z">
        <w:r w:rsidR="001E3C42">
          <w:rPr>
            <w:rFonts w:cs="Times New Roman"/>
            <w:szCs w:val="24"/>
          </w:rPr>
          <w:t>.</w:t>
        </w:r>
      </w:ins>
      <w:del w:id="36" w:author="Michael Decker" w:date="2020-04-17T19:26:00Z">
        <w:r w:rsidR="00536E76" w:rsidDel="00A915BB">
          <w:rPr>
            <w:rFonts w:cs="Times New Roman"/>
            <w:szCs w:val="24"/>
          </w:rPr>
          <w:delText>)</w:delText>
        </w:r>
      </w:del>
      <w:del w:id="37" w:author="Michael Decker" w:date="2020-04-17T19:56:00Z">
        <w:r w:rsidR="00CF64B0" w:rsidDel="001E3C42">
          <w:rPr>
            <w:rFonts w:cs="Times New Roman"/>
            <w:szCs w:val="24"/>
          </w:rPr>
          <w:delText>.</w:delText>
        </w:r>
      </w:del>
      <w:del w:id="38"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39" w:author="Michael Decker" w:date="2020-04-17T19:58:00Z">
        <w:r w:rsidR="00173388">
          <w:rPr>
            <w:rFonts w:cs="Times New Roman"/>
            <w:szCs w:val="24"/>
          </w:rPr>
          <w:t xml:space="preserve">  </w:t>
        </w:r>
      </w:ins>
      <w:ins w:id="40"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1" w:author="Michael Decker" w:date="2020-04-17T20:21:00Z">
        <w:r w:rsidR="001017C6">
          <w:rPr>
            <w:rFonts w:cs="Times New Roman"/>
            <w:szCs w:val="24"/>
          </w:rPr>
          <w:t>ffort must be put in place b</w:t>
        </w:r>
      </w:ins>
      <w:ins w:id="42" w:author="Michael Decker" w:date="2020-04-17T20:22:00Z">
        <w:r w:rsidR="001017C6">
          <w:rPr>
            <w:rFonts w:cs="Times New Roman"/>
            <w:szCs w:val="24"/>
          </w:rPr>
          <w:t xml:space="preserve">y developers to increase their comprehension and </w:t>
        </w:r>
      </w:ins>
      <w:ins w:id="43" w:author="Michael Decker" w:date="2020-04-17T20:24:00Z">
        <w:r w:rsidR="00035A2C">
          <w:rPr>
            <w:rFonts w:cs="Times New Roman"/>
            <w:szCs w:val="24"/>
          </w:rPr>
          <w:t>to</w:t>
        </w:r>
      </w:ins>
      <w:ins w:id="44" w:author="Michael Decker" w:date="2020-04-17T20:22:00Z">
        <w:r w:rsidR="001017C6">
          <w:rPr>
            <w:rFonts w:cs="Times New Roman"/>
            <w:szCs w:val="24"/>
          </w:rPr>
          <w:t xml:space="preserve"> </w:t>
        </w:r>
      </w:ins>
      <w:ins w:id="45" w:author="Michael Decker" w:date="2020-04-17T20:24:00Z">
        <w:r w:rsidR="004F12D3">
          <w:rPr>
            <w:rFonts w:cs="Times New Roman"/>
            <w:szCs w:val="24"/>
          </w:rPr>
          <w:t xml:space="preserve">improve </w:t>
        </w:r>
      </w:ins>
      <w:ins w:id="46" w:author="Michael Decker" w:date="2020-04-17T20:25:00Z">
        <w:r w:rsidR="00035A2C">
          <w:rPr>
            <w:rFonts w:cs="Times New Roman"/>
            <w:szCs w:val="24"/>
          </w:rPr>
          <w:t xml:space="preserve">the </w:t>
        </w:r>
      </w:ins>
      <w:ins w:id="47" w:author="Michael Decker" w:date="2020-04-17T20:22:00Z">
        <w:r w:rsidR="001017C6">
          <w:rPr>
            <w:rFonts w:cs="Times New Roman"/>
            <w:szCs w:val="24"/>
          </w:rPr>
          <w:t xml:space="preserve">comprehensibility and design of the system.  </w:t>
        </w:r>
      </w:ins>
      <w:ins w:id="48" w:author="Michael Decker" w:date="2020-04-17T20:23:00Z">
        <w:r w:rsidR="001017C6">
          <w:rPr>
            <w:rFonts w:cs="Times New Roman"/>
            <w:szCs w:val="24"/>
          </w:rPr>
          <w:t>Related to this,</w:t>
        </w:r>
      </w:ins>
      <w:ins w:id="49" w:author="Michael Decker" w:date="2020-04-17T20:25:00Z">
        <w:r w:rsidR="00C439A8">
          <w:rPr>
            <w:rFonts w:cs="Times New Roman"/>
            <w:szCs w:val="24"/>
          </w:rPr>
          <w:t xml:space="preserve"> </w:t>
        </w:r>
      </w:ins>
      <w:ins w:id="50" w:author="Michael Decker" w:date="2020-04-17T20:22:00Z">
        <w:r w:rsidR="001017C6">
          <w:rPr>
            <w:rFonts w:cs="Times New Roman"/>
            <w:szCs w:val="24"/>
          </w:rPr>
          <w:t>i</w:t>
        </w:r>
      </w:ins>
      <w:ins w:id="51" w:author="Michael Decker" w:date="2020-04-17T20:13:00Z">
        <w:r w:rsidR="00884A84">
          <w:rPr>
            <w:rFonts w:cs="Times New Roman"/>
            <w:szCs w:val="24"/>
          </w:rPr>
          <w:t xml:space="preserve">t </w:t>
        </w:r>
      </w:ins>
      <w:ins w:id="52" w:author="Michael Decker" w:date="2020-04-17T20:17:00Z">
        <w:r w:rsidR="00FD1F37">
          <w:rPr>
            <w:rFonts w:cs="Times New Roman"/>
            <w:szCs w:val="24"/>
          </w:rPr>
          <w:t>is</w:t>
        </w:r>
      </w:ins>
      <w:ins w:id="53" w:author="Michael Decker" w:date="2020-04-17T20:13:00Z">
        <w:r w:rsidR="00884A84">
          <w:rPr>
            <w:rFonts w:cs="Times New Roman"/>
            <w:szCs w:val="24"/>
          </w:rPr>
          <w:t xml:space="preserve"> kn</w:t>
        </w:r>
      </w:ins>
      <w:ins w:id="54" w:author="Michael Decker" w:date="2020-04-17T19:59:00Z">
        <w:r w:rsidR="0008163A">
          <w:rPr>
            <w:rFonts w:cs="Times New Roman"/>
            <w:szCs w:val="24"/>
          </w:rPr>
          <w:t xml:space="preserve">own that </w:t>
        </w:r>
      </w:ins>
      <w:ins w:id="55"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6" w:author="Michael Decker" w:date="2020-04-17T19:59:00Z">
        <w:r w:rsidR="0008163A">
          <w:rPr>
            <w:rFonts w:cs="Times New Roman"/>
            <w:szCs w:val="24"/>
          </w:rPr>
          <w:t>developers spend</w:t>
        </w:r>
      </w:ins>
      <w:ins w:id="57" w:author="Michael Decker" w:date="2020-04-17T20:11:00Z">
        <w:r w:rsidR="00571957">
          <w:rPr>
            <w:rFonts w:cs="Times New Roman"/>
            <w:szCs w:val="24"/>
          </w:rPr>
          <w:t xml:space="preserve"> more than half their time comprehen</w:t>
        </w:r>
      </w:ins>
      <w:ins w:id="58" w:author="Michael Decker" w:date="2020-04-17T20:13:00Z">
        <w:r w:rsidR="00884A84">
          <w:rPr>
            <w:rFonts w:cs="Times New Roman"/>
            <w:szCs w:val="24"/>
          </w:rPr>
          <w:t>d</w:t>
        </w:r>
      </w:ins>
      <w:ins w:id="59" w:author="Michael Decker" w:date="2020-04-17T20:11:00Z">
        <w:r w:rsidR="00571957">
          <w:rPr>
            <w:rFonts w:cs="Times New Roman"/>
            <w:szCs w:val="24"/>
          </w:rPr>
          <w:t>ing code</w:t>
        </w:r>
      </w:ins>
      <w:ins w:id="60" w:author="Michael Decker" w:date="2020-04-17T20:19:00Z">
        <w:r w:rsidR="00151C8E">
          <w:rPr>
            <w:rFonts w:cs="Times New Roman"/>
            <w:szCs w:val="24"/>
          </w:rPr>
          <w:t xml:space="preserve"> </w:t>
        </w:r>
      </w:ins>
      <w:commentRangeStart w:id="61"/>
      <w:ins w:id="62" w:author="Michael Decker" w:date="2020-04-17T20:11:00Z">
        <w:r w:rsidR="00571957">
          <w:rPr>
            <w:rFonts w:cs="Times New Roman"/>
            <w:szCs w:val="24"/>
          </w:rPr>
          <w:t>[].</w:t>
        </w:r>
        <w:commentRangeEnd w:id="61"/>
        <w:r w:rsidR="00D710AD">
          <w:rPr>
            <w:rStyle w:val="CommentReference"/>
          </w:rPr>
          <w:commentReference w:id="61"/>
        </w:r>
        <w:r w:rsidR="00571957">
          <w:rPr>
            <w:rFonts w:cs="Times New Roman"/>
            <w:szCs w:val="24"/>
          </w:rPr>
          <w:t xml:space="preserve"> </w:t>
        </w:r>
      </w:ins>
      <w:ins w:id="63" w:author="Michael Decker" w:date="2020-04-17T20:14:00Z">
        <w:r w:rsidR="00884A84">
          <w:rPr>
            <w:rFonts w:cs="Times New Roman"/>
            <w:szCs w:val="24"/>
          </w:rPr>
          <w:t xml:space="preserve"> As such, </w:t>
        </w:r>
      </w:ins>
      <w:ins w:id="64" w:author="Michael Decker" w:date="2020-04-17T20:15:00Z">
        <w:r w:rsidR="00884A84">
          <w:rPr>
            <w:rFonts w:cs="Times New Roman"/>
            <w:szCs w:val="24"/>
          </w:rPr>
          <w:t>continued research is required to provid</w:t>
        </w:r>
      </w:ins>
      <w:ins w:id="65" w:author="Michael Decker" w:date="2020-04-17T20:16:00Z">
        <w:r w:rsidR="00884A84">
          <w:rPr>
            <w:rFonts w:cs="Times New Roman"/>
            <w:szCs w:val="24"/>
          </w:rPr>
          <w:t>e</w:t>
        </w:r>
      </w:ins>
      <w:ins w:id="66" w:author="Michael Decker" w:date="2020-04-17T20:15:00Z">
        <w:r w:rsidR="00884A84">
          <w:rPr>
            <w:rFonts w:cs="Times New Roman"/>
            <w:szCs w:val="24"/>
          </w:rPr>
          <w:t xml:space="preserve"> support for the comprehension of code, and more specifically</w:t>
        </w:r>
      </w:ins>
      <w:ins w:id="67" w:author="Michael Decker" w:date="2020-04-17T20:16:00Z">
        <w:r w:rsidR="00884A84">
          <w:rPr>
            <w:rFonts w:cs="Times New Roman"/>
            <w:szCs w:val="24"/>
          </w:rPr>
          <w:t xml:space="preserve"> increasing the comprehe</w:t>
        </w:r>
      </w:ins>
      <w:ins w:id="68" w:author="Michael Decker" w:date="2020-04-17T20:17:00Z">
        <w:r w:rsidR="00884A84">
          <w:rPr>
            <w:rFonts w:cs="Times New Roman"/>
            <w:szCs w:val="24"/>
          </w:rPr>
          <w:t xml:space="preserve">nsibility of code. </w:t>
        </w:r>
      </w:ins>
      <w:ins w:id="69" w:author="Michael Decker" w:date="2020-04-17T20:15:00Z">
        <w:r w:rsidR="00884A84">
          <w:rPr>
            <w:rFonts w:cs="Times New Roman"/>
            <w:szCs w:val="24"/>
          </w:rPr>
          <w:t xml:space="preserve"> </w:t>
        </w:r>
      </w:ins>
    </w:p>
    <w:p w14:paraId="77DEFE83" w14:textId="203CDA1B" w:rsidR="00155450" w:rsidDel="00AC34F2" w:rsidRDefault="00155450" w:rsidP="00712394">
      <w:pPr>
        <w:rPr>
          <w:del w:id="70" w:author="Michael Decker" w:date="2020-04-17T20:17:00Z"/>
          <w:rFonts w:cs="Times New Roman"/>
          <w:szCs w:val="24"/>
        </w:rPr>
      </w:pPr>
      <w:del w:id="71" w:author="Michael Decker" w:date="2020-04-17T19:42:00Z">
        <w:r w:rsidRPr="002248ED" w:rsidDel="0053488E">
          <w:rPr>
            <w:rFonts w:cs="Times New Roman"/>
            <w:szCs w:val="24"/>
          </w:rPr>
          <w:delText xml:space="preserve">The </w:delText>
        </w:r>
      </w:del>
      <w:del w:id="72" w:author="Michael Decker" w:date="2020-04-17T19:58:00Z">
        <w:r w:rsidRPr="002248ED" w:rsidDel="00173388">
          <w:rPr>
            <w:rFonts w:cs="Times New Roman"/>
            <w:szCs w:val="24"/>
          </w:rPr>
          <w:delText>most expensive, time consuming, and longest part of the software development life cycle</w:delText>
        </w:r>
      </w:del>
      <w:del w:id="73"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4"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5" w:author="Michael Decker" w:date="2020-04-17T19:58:00Z">
        <w:r w:rsidDel="00173388">
          <w:rPr>
            <w:rFonts w:cs="Times New Roman"/>
            <w:szCs w:val="24"/>
          </w:rPr>
          <w:delText>90 percent of the total cost of software com</w:delText>
        </w:r>
      </w:del>
      <w:del w:id="76" w:author="Michael Decker" w:date="2020-04-17T19:44:00Z">
        <w:r w:rsidDel="00092CDA">
          <w:rPr>
            <w:rFonts w:cs="Times New Roman"/>
            <w:szCs w:val="24"/>
          </w:rPr>
          <w:delText>es</w:delText>
        </w:r>
      </w:del>
      <w:del w:id="77"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8" w:author="Michael Decker" w:date="2020-04-17T19:45:00Z">
        <w:r w:rsidDel="00092CDA">
          <w:rPr>
            <w:rFonts w:cs="Times New Roman"/>
            <w:szCs w:val="24"/>
          </w:rPr>
          <w:delText>,</w:delText>
        </w:r>
      </w:del>
      <w:del w:id="79" w:author="Michael Decker" w:date="2020-04-17T19:58:00Z">
        <w:r w:rsidDel="00173388">
          <w:rPr>
            <w:rFonts w:cs="Times New Roman"/>
            <w:szCs w:val="24"/>
          </w:rPr>
          <w:delText xml:space="preserve"> </w:delText>
        </w:r>
      </w:del>
      <w:del w:id="80" w:author="Michael Decker" w:date="2020-04-17T19:45:00Z">
        <w:r w:rsidDel="00092CDA">
          <w:rPr>
            <w:rFonts w:cs="Times New Roman"/>
            <w:szCs w:val="24"/>
          </w:rPr>
          <w:delText>and t</w:delText>
        </w:r>
      </w:del>
      <w:del w:id="81" w:author="Michael Decker" w:date="2020-04-17T20:17:00Z">
        <w:r w:rsidDel="00AC34F2">
          <w:rPr>
            <w:rFonts w:cs="Times New Roman"/>
            <w:szCs w:val="24"/>
          </w:rPr>
          <w:delText xml:space="preserve">he amount of time that </w:delText>
        </w:r>
      </w:del>
      <w:del w:id="82" w:author="Michael Decker" w:date="2020-04-17T19:45:00Z">
        <w:r w:rsidDel="00092CDA">
          <w:rPr>
            <w:rFonts w:cs="Times New Roman"/>
            <w:szCs w:val="24"/>
          </w:rPr>
          <w:delText xml:space="preserve">we must </w:delText>
        </w:r>
      </w:del>
      <w:del w:id="83" w:author="Michael Decker" w:date="2020-04-17T20:17:00Z">
        <w:r w:rsidDel="00AC34F2">
          <w:rPr>
            <w:rFonts w:cs="Times New Roman"/>
            <w:szCs w:val="24"/>
          </w:rPr>
          <w:delText>spen</w:delText>
        </w:r>
      </w:del>
      <w:del w:id="84" w:author="Michael Decker" w:date="2020-04-17T19:45:00Z">
        <w:r w:rsidDel="00092CDA">
          <w:rPr>
            <w:rFonts w:cs="Times New Roman"/>
            <w:szCs w:val="24"/>
          </w:rPr>
          <w:delText>d</w:delText>
        </w:r>
      </w:del>
      <w:del w:id="85"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6" w:author="Michael Decker" w:date="2020-04-17T19:45:00Z">
        <w:r w:rsidDel="007A50FA">
          <w:rPr>
            <w:rFonts w:cs="Times New Roman"/>
            <w:szCs w:val="24"/>
          </w:rPr>
          <w:delText xml:space="preserve">concept </w:delText>
        </w:r>
      </w:del>
      <w:del w:id="87"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8" w:author="Michael Decker" w:date="2020-04-17T20:17:00Z"/>
          <w:rFonts w:cs="Times New Roman"/>
          <w:szCs w:val="24"/>
        </w:rPr>
      </w:pPr>
    </w:p>
    <w:p w14:paraId="3CE05A94" w14:textId="6AFADB70" w:rsidR="00712394" w:rsidRPr="00887C71" w:rsidDel="00B41FF9" w:rsidRDefault="00155450" w:rsidP="00712394">
      <w:pPr>
        <w:rPr>
          <w:del w:id="89" w:author="Michael Decker" w:date="2020-04-17T20:31:00Z"/>
          <w:rFonts w:cs="Times New Roman"/>
          <w:szCs w:val="24"/>
        </w:rPr>
      </w:pPr>
      <w:del w:id="90" w:author="Michael Decker" w:date="2020-04-17T20:17:00Z">
        <w:r w:rsidDel="00AC34F2">
          <w:rPr>
            <w:rStyle w:val="CommentReference"/>
          </w:rPr>
          <w:lastRenderedPageBreak/>
          <w:delText xml:space="preserve"> </w:delText>
        </w:r>
      </w:del>
      <w:del w:id="91" w:author="Michael Decker" w:date="2020-04-17T20:26:00Z">
        <w:r w:rsidR="008C0369" w:rsidDel="00C439A8">
          <w:rPr>
            <w:rFonts w:cs="Times New Roman"/>
            <w:szCs w:val="24"/>
          </w:rPr>
          <w:delText>T</w:delText>
        </w:r>
      </w:del>
      <w:ins w:id="92" w:author="Michael Decker" w:date="2020-04-17T20:27:00Z">
        <w:r w:rsidR="00C439A8">
          <w:rPr>
            <w:rFonts w:cs="Times New Roman"/>
            <w:szCs w:val="24"/>
          </w:rPr>
          <w:t xml:space="preserve">From </w:t>
        </w:r>
      </w:ins>
      <w:ins w:id="93" w:author="Michael Decker" w:date="2020-04-17T20:28:00Z">
        <w:r w:rsidR="00C439A8">
          <w:rPr>
            <w:rFonts w:cs="Times New Roman"/>
            <w:szCs w:val="24"/>
          </w:rPr>
          <w:t>previous studies, we know</w:t>
        </w:r>
      </w:ins>
      <w:ins w:id="94" w:author="Michael Decker" w:date="2020-04-17T20:27:00Z">
        <w:r w:rsidR="00C439A8">
          <w:rPr>
            <w:rFonts w:cs="Times New Roman"/>
            <w:szCs w:val="24"/>
          </w:rPr>
          <w:t xml:space="preserve"> </w:t>
        </w:r>
      </w:ins>
      <w:ins w:id="95"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6" w:author="Michael Decker" w:date="2020-04-17T20:29:00Z">
        <w:r w:rsidR="001A1001">
          <w:rPr>
            <w:rFonts w:cs="Times New Roman"/>
            <w:szCs w:val="24"/>
          </w:rPr>
          <w:t xml:space="preserve">  During this process of comprehension (either top-down or bottom-up), comments </w:t>
        </w:r>
      </w:ins>
      <w:ins w:id="97" w:author="Michael Decker" w:date="2020-04-17T20:30:00Z">
        <w:r w:rsidR="001A1001">
          <w:rPr>
            <w:rFonts w:cs="Times New Roman"/>
            <w:szCs w:val="24"/>
          </w:rPr>
          <w:t>play an important role in understanding the code.</w:t>
        </w:r>
      </w:ins>
      <w:ins w:id="98" w:author="Michael Decker" w:date="2020-04-17T20:31:00Z">
        <w:r w:rsidR="00B41FF9">
          <w:t xml:space="preserve"> </w:t>
        </w:r>
      </w:ins>
    </w:p>
    <w:p w14:paraId="0B2FCA3B" w14:textId="77777777" w:rsidR="00F33192" w:rsidRDefault="001A1001" w:rsidP="00F33192">
      <w:pPr>
        <w:rPr>
          <w:ins w:id="99" w:author="Michael Decker" w:date="2020-04-17T20:36:00Z"/>
          <w:rFonts w:cs="Times New Roman"/>
          <w:szCs w:val="24"/>
        </w:rPr>
      </w:pPr>
      <w:ins w:id="100" w:author="Michael Decker" w:date="2020-04-17T20:29:00Z">
        <w:r>
          <w:t xml:space="preserve"> </w:t>
        </w:r>
      </w:ins>
      <w:ins w:id="101" w:author="Michael Decker" w:date="2020-04-17T20:30:00Z">
        <w:r w:rsidR="00491509">
          <w:t xml:space="preserve">In general, </w:t>
        </w:r>
      </w:ins>
      <w:del w:id="102"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3"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4"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5"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6"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7" w:author="Michael Decker" w:date="2020-04-17T21:45:00Z"/>
          <w:rFonts w:cs="Times New Roman"/>
          <w:szCs w:val="24"/>
        </w:rPr>
      </w:pPr>
      <w:del w:id="108"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09" w:author="Michael Decker" w:date="2020-04-17T20:37:00Z">
        <w:r w:rsidR="00D97813">
          <w:rPr>
            <w:rFonts w:cs="Times New Roman"/>
            <w:szCs w:val="24"/>
          </w:rPr>
          <w:t>,</w:t>
        </w:r>
      </w:ins>
      <w:del w:id="110"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1"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2" w:author="Michael Decker" w:date="2020-04-17T20:38:00Z">
        <w:r w:rsidR="00D97813">
          <w:rPr>
            <w:rFonts w:cs="Times New Roman"/>
            <w:szCs w:val="24"/>
          </w:rPr>
          <w:t>, or</w:t>
        </w:r>
      </w:ins>
      <w:del w:id="113" w:author="Michael Decker" w:date="2020-04-17T20:36:00Z">
        <w:r w:rsidR="009D2E2B" w:rsidRPr="002248ED" w:rsidDel="00D97813">
          <w:rPr>
            <w:rFonts w:cs="Times New Roman"/>
            <w:szCs w:val="24"/>
          </w:rPr>
          <w:delText xml:space="preserve">, or </w:delText>
        </w:r>
      </w:del>
      <w:ins w:id="114" w:author="Michael Decker" w:date="2020-04-17T20:37:00Z">
        <w:r w:rsidR="00D97813">
          <w:rPr>
            <w:rFonts w:cs="Times New Roman"/>
            <w:szCs w:val="24"/>
          </w:rPr>
          <w:t xml:space="preserve"> </w:t>
        </w:r>
      </w:ins>
      <w:del w:id="115"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6"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7" w:author="Michael Decker" w:date="2020-04-17T20:39:00Z">
        <w:r w:rsidR="009D2E2B" w:rsidRPr="002248ED" w:rsidDel="00E61346">
          <w:rPr>
            <w:rFonts w:cs="Times New Roman"/>
            <w:szCs w:val="24"/>
          </w:rPr>
          <w:delText>Of course, alongside</w:delText>
        </w:r>
      </w:del>
      <w:ins w:id="118"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19" w:author="Michael Decker" w:date="2020-04-17T20:39:00Z">
        <w:r w:rsidR="009D2E2B" w:rsidRPr="002248ED" w:rsidDel="00E61346">
          <w:rPr>
            <w:rFonts w:cs="Times New Roman"/>
            <w:szCs w:val="24"/>
          </w:rPr>
          <w:delText>when you consider the long-term maintenance of code, the</w:delText>
        </w:r>
      </w:del>
      <w:ins w:id="120" w:author="Michael Decker" w:date="2020-04-17T20:39:00Z">
        <w:r w:rsidR="00E61346">
          <w:rPr>
            <w:rFonts w:cs="Times New Roman"/>
            <w:szCs w:val="24"/>
          </w:rPr>
          <w:t>their comes t</w:t>
        </w:r>
      </w:ins>
      <w:ins w:id="121" w:author="Michael Decker" w:date="2020-04-17T20:40:00Z">
        <w:r w:rsidR="00E61346">
          <w:rPr>
            <w:rFonts w:cs="Times New Roman"/>
            <w:szCs w:val="24"/>
          </w:rPr>
          <w:t>h</w:t>
        </w:r>
      </w:ins>
      <w:del w:id="122"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3" w:author="Michael Decker" w:date="2020-04-17T20:40:00Z">
        <w:r w:rsidR="009D2E2B" w:rsidRPr="002248ED" w:rsidDel="00E61346">
          <w:rPr>
            <w:rFonts w:cs="Times New Roman"/>
            <w:szCs w:val="24"/>
          </w:rPr>
          <w:delText>is likely to come up</w:delText>
        </w:r>
      </w:del>
      <w:ins w:id="124" w:author="Michael Decker" w:date="2020-04-17T20:40:00Z">
        <w:r w:rsidR="00E61346">
          <w:rPr>
            <w:rFonts w:cs="Times New Roman"/>
            <w:szCs w:val="24"/>
          </w:rPr>
          <w:t>in the first place</w:t>
        </w:r>
      </w:ins>
      <w:r>
        <w:rPr>
          <w:rFonts w:cs="Times New Roman"/>
          <w:szCs w:val="24"/>
        </w:rPr>
        <w:t xml:space="preserve">.  </w:t>
      </w:r>
      <w:ins w:id="125" w:author="Michael Decker" w:date="2020-04-17T20:41:00Z">
        <w:r w:rsidR="00483E00">
          <w:rPr>
            <w:rFonts w:cs="Times New Roman"/>
            <w:szCs w:val="24"/>
          </w:rPr>
          <w:t xml:space="preserve">The </w:t>
        </w:r>
      </w:ins>
      <w:del w:id="126"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7" w:author="Michael Decker" w:date="2020-04-17T20:41:00Z">
        <w:r w:rsidR="00483E00">
          <w:rPr>
            <w:rFonts w:cs="Times New Roman"/>
            <w:szCs w:val="24"/>
          </w:rPr>
          <w:t>might be</w:t>
        </w:r>
      </w:ins>
      <w:del w:id="128"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29"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0"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1" w:author="Michael Decker" w:date="2020-04-17T20:42:00Z">
        <w:r w:rsidR="009D2E2B" w:rsidRPr="002248ED" w:rsidDel="00483E00">
          <w:rPr>
            <w:rFonts w:cs="Times New Roman"/>
            <w:szCs w:val="24"/>
          </w:rPr>
          <w:delText>earlier on</w:delText>
        </w:r>
      </w:del>
      <w:ins w:id="132" w:author="Michael Decker" w:date="2020-04-17T20:42:00Z">
        <w:r w:rsidR="00483E00">
          <w:rPr>
            <w:rFonts w:cs="Times New Roman"/>
            <w:szCs w:val="24"/>
          </w:rPr>
          <w:t>of code</w:t>
        </w:r>
      </w:ins>
      <w:r w:rsidR="009D2E2B" w:rsidRPr="002248ED">
        <w:rPr>
          <w:rFonts w:cs="Times New Roman"/>
          <w:szCs w:val="24"/>
        </w:rPr>
        <w:t xml:space="preserve">, or </w:t>
      </w:r>
      <w:del w:id="133" w:author="Michael Decker" w:date="2020-04-17T20:42:00Z">
        <w:r w:rsidR="009D2E2B" w:rsidRPr="002248ED" w:rsidDel="00483E00">
          <w:rPr>
            <w:rFonts w:cs="Times New Roman"/>
            <w:szCs w:val="24"/>
          </w:rPr>
          <w:delText>does it cause a total crash if it is run</w:delText>
        </w:r>
      </w:del>
      <w:ins w:id="134"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5" w:author="Michael Decker" w:date="2020-04-17T21:44:00Z">
        <w:r w:rsidR="00375527">
          <w:rPr>
            <w:rFonts w:cs="Times New Roman"/>
            <w:szCs w:val="24"/>
          </w:rPr>
          <w:t xml:space="preserve"> </w:t>
        </w:r>
      </w:ins>
      <w:ins w:id="136" w:author="Michael Decker" w:date="2020-04-17T21:46:00Z">
        <w:r w:rsidR="00BA3D29">
          <w:rPr>
            <w:rFonts w:cs="Times New Roman"/>
            <w:szCs w:val="24"/>
          </w:rPr>
          <w:t>As evolution of the software product continues and if the commented-out code continues t</w:t>
        </w:r>
      </w:ins>
      <w:ins w:id="137" w:author="Michael Decker" w:date="2020-04-17T21:47:00Z">
        <w:r w:rsidR="00BA3D29">
          <w:rPr>
            <w:rFonts w:cs="Times New Roman"/>
            <w:szCs w:val="24"/>
          </w:rPr>
          <w:t>o exist</w:t>
        </w:r>
      </w:ins>
      <w:ins w:id="138"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39" w:author="Michael Decker" w:date="2020-04-17T20:50:00Z"/>
          <w:rFonts w:cs="Times New Roman"/>
          <w:szCs w:val="24"/>
        </w:rPr>
      </w:pPr>
      <w:ins w:id="140"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1"/>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1"/>
        <w:r>
          <w:rPr>
            <w:rStyle w:val="CommentReference"/>
          </w:rPr>
          <w:commentReference w:id="141"/>
        </w:r>
        <w:r>
          <w:rPr>
            <w:rFonts w:cs="Times New Roman"/>
            <w:szCs w:val="24"/>
          </w:rPr>
          <w:t>In this case, it will create vectors which are not relevant to the source code.  If the commented-out code is removed, it is likely that we can improve these approaches.</w:t>
        </w:r>
      </w:ins>
      <w:ins w:id="142" w:author="Michael Decker" w:date="2020-04-17T21:48:00Z">
        <w:r w:rsidR="009F2B7D">
          <w:rPr>
            <w:rFonts w:cs="Times New Roman"/>
            <w:szCs w:val="24"/>
          </w:rPr>
          <w:t xml:space="preserve">  </w:t>
        </w:r>
      </w:ins>
      <w:ins w:id="143" w:author="Michael Decker" w:date="2020-04-17T21:45:00Z">
        <w:r>
          <w:rPr>
            <w:rFonts w:cs="Times New Roman"/>
            <w:szCs w:val="24"/>
          </w:rPr>
          <w:t xml:space="preserve">Lastly, </w:t>
        </w:r>
      </w:ins>
      <w:del w:id="144" w:author="Michael Decker" w:date="2020-04-17T21:45:00Z">
        <w:r w:rsidR="009D2E2B" w:rsidRPr="002248ED" w:rsidDel="004214BA">
          <w:rPr>
            <w:rFonts w:cs="Times New Roman"/>
            <w:szCs w:val="24"/>
          </w:rPr>
          <w:delText>T</w:delText>
        </w:r>
      </w:del>
      <w:ins w:id="145"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6"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7" w:author="Michael Decker" w:date="2020-04-17T20:32:00Z">
        <w:r w:rsidR="009D2E2B" w:rsidRPr="002248ED" w:rsidDel="00904C48">
          <w:rPr>
            <w:rFonts w:cs="Times New Roman"/>
            <w:szCs w:val="24"/>
          </w:rPr>
          <w:delText xml:space="preserve"> </w:delText>
        </w:r>
      </w:del>
      <w:ins w:id="148" w:author="Michael Decker" w:date="2020-04-17T20:32:00Z">
        <w:r w:rsidR="00904C48">
          <w:rPr>
            <w:rFonts w:cs="Times New Roman"/>
            <w:szCs w:val="24"/>
          </w:rPr>
          <w:t>.</w:t>
        </w:r>
      </w:ins>
      <w:ins w:id="149" w:author="Michael Decker" w:date="2020-04-17T20:43:00Z">
        <w:r w:rsidR="00AB01DF">
          <w:rPr>
            <w:rFonts w:cs="Times New Roman"/>
            <w:szCs w:val="24"/>
          </w:rPr>
          <w:t xml:space="preserve">  </w:t>
        </w:r>
      </w:ins>
      <w:del w:id="150" w:author="Michael Decker" w:date="2020-04-17T20:32:00Z">
        <w:r w:rsidR="009D2E2B" w:rsidRPr="002248ED" w:rsidDel="00904C48">
          <w:rPr>
            <w:rFonts w:cs="Times New Roman"/>
            <w:szCs w:val="24"/>
          </w:rPr>
          <w:delText xml:space="preserve">Companies </w:delText>
        </w:r>
      </w:del>
      <w:del w:id="151" w:author="Michael Decker" w:date="2020-04-17T20:31:00Z">
        <w:r w:rsidR="009D2E2B" w:rsidRPr="002248ED" w:rsidDel="00904C48">
          <w:rPr>
            <w:rFonts w:cs="Times New Roman"/>
            <w:szCs w:val="24"/>
          </w:rPr>
          <w:delText xml:space="preserve">are </w:delText>
        </w:r>
      </w:del>
      <w:del w:id="152" w:author="Michael Decker" w:date="2020-04-17T20:32:00Z">
        <w:r w:rsidR="009D2E2B" w:rsidRPr="002248ED" w:rsidDel="00904C48">
          <w:rPr>
            <w:rFonts w:cs="Times New Roman"/>
            <w:szCs w:val="24"/>
          </w:rPr>
          <w:delText xml:space="preserve">also encountering problems </w:delText>
        </w:r>
      </w:del>
      <w:del w:id="153" w:author="Michael Decker" w:date="2020-04-17T20:31:00Z">
        <w:r w:rsidR="009D2E2B" w:rsidRPr="002248ED" w:rsidDel="00904C48">
          <w:rPr>
            <w:rFonts w:cs="Times New Roman"/>
            <w:szCs w:val="24"/>
          </w:rPr>
          <w:delText xml:space="preserve">with </w:delText>
        </w:r>
      </w:del>
      <w:del w:id="154"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5" w:author="Michael Decker" w:date="2020-04-17T20:31:00Z">
        <w:r w:rsidR="009D2E2B" w:rsidRPr="002248ED" w:rsidDel="00904C48">
          <w:rPr>
            <w:rFonts w:cs="Times New Roman"/>
            <w:szCs w:val="24"/>
          </w:rPr>
          <w:delText>d</w:delText>
        </w:r>
      </w:del>
      <w:del w:id="156"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7" w:author="Michael Decker" w:date="2020-04-17T20:32:00Z"/>
          <w:rFonts w:cs="Times New Roman"/>
          <w:szCs w:val="24"/>
        </w:rPr>
        <w:pPrChange w:id="158" w:author="Michael Decker" w:date="2020-04-17T21:48:00Z">
          <w:pPr/>
        </w:pPrChange>
      </w:pPr>
      <w:del w:id="159"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0" w:author="Michael Decker" w:date="2020-04-17T20:53:00Z"/>
          <w:rFonts w:cs="Times New Roman"/>
          <w:szCs w:val="24"/>
        </w:rPr>
        <w:pPrChange w:id="161" w:author="Michael Decker" w:date="2020-04-17T21:48:00Z">
          <w:pPr/>
        </w:pPrChange>
      </w:pPr>
      <w:del w:id="162"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3"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4"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5" w:author="Michael Decker" w:date="2020-04-17T21:45:00Z"/>
          <w:rFonts w:cs="Times New Roman"/>
          <w:szCs w:val="24"/>
        </w:rPr>
      </w:pPr>
      <w:moveToRangeStart w:id="166" w:author="Michael Decker" w:date="2020-04-17T20:53:00Z" w:name="move38049232"/>
      <w:moveTo w:id="167" w:author="Michael Decker" w:date="2020-04-17T20:53:00Z">
        <w:del w:id="168" w:author="Michael Decker" w:date="2020-04-17T20:54:00Z">
          <w:r w:rsidDel="00881C9C">
            <w:rPr>
              <w:rFonts w:cs="Times New Roman"/>
              <w:szCs w:val="24"/>
            </w:rPr>
            <w:delText xml:space="preserve">Yet </w:delText>
          </w:r>
        </w:del>
        <w:del w:id="169"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0" w:author="Michael Decker" w:date="2020-04-17T20:54:00Z">
          <w:r w:rsidDel="00881C9C">
            <w:rPr>
              <w:rFonts w:cs="Times New Roman"/>
              <w:szCs w:val="24"/>
            </w:rPr>
            <w:delText>automatic summarization techniques</w:delText>
          </w:r>
        </w:del>
        <w:del w:id="171" w:author="Michael Decker" w:date="2020-04-17T21:45:00Z">
          <w:r w:rsidDel="004214BA">
            <w:rPr>
              <w:rFonts w:cs="Times New Roman"/>
              <w:szCs w:val="24"/>
            </w:rPr>
            <w:delText xml:space="preserve">, feature location </w:delText>
          </w:r>
        </w:del>
        <w:del w:id="172" w:author="Michael Decker" w:date="2020-04-17T20:54:00Z">
          <w:r w:rsidDel="00881C9C">
            <w:rPr>
              <w:rFonts w:cs="Times New Roman"/>
              <w:szCs w:val="24"/>
            </w:rPr>
            <w:delText>techniques</w:delText>
          </w:r>
        </w:del>
        <w:del w:id="173" w:author="Michael Decker" w:date="2020-04-17T21:45:00Z">
          <w:r w:rsidDel="004214BA">
            <w:rPr>
              <w:rFonts w:cs="Times New Roman"/>
              <w:szCs w:val="24"/>
            </w:rPr>
            <w:delText xml:space="preserve">, and </w:delText>
          </w:r>
        </w:del>
        <w:del w:id="174" w:author="Michael Decker" w:date="2020-04-17T20:54:00Z">
          <w:r w:rsidDel="00881C9C">
            <w:rPr>
              <w:rFonts w:cs="Times New Roman"/>
              <w:szCs w:val="24"/>
            </w:rPr>
            <w:delText>techniques</w:delText>
          </w:r>
        </w:del>
        <w:del w:id="175" w:author="Michael Decker" w:date="2020-04-17T21:45:00Z">
          <w:r w:rsidDel="004214BA">
            <w:rPr>
              <w:rFonts w:cs="Times New Roman"/>
              <w:szCs w:val="24"/>
            </w:rPr>
            <w:delText xml:space="preserve"> that utilize </w:delText>
          </w:r>
        </w:del>
        <w:del w:id="176" w:author="Michael Decker" w:date="2020-04-17T20:55:00Z">
          <w:r w:rsidDel="00881C9C">
            <w:rPr>
              <w:rFonts w:cs="Times New Roman"/>
              <w:szCs w:val="24"/>
            </w:rPr>
            <w:delText>natural language processing</w:delText>
          </w:r>
        </w:del>
        <w:del w:id="177" w:author="Michael Decker" w:date="2020-04-17T21:45:00Z">
          <w:r w:rsidDel="004214BA">
            <w:rPr>
              <w:rFonts w:cs="Times New Roman"/>
              <w:szCs w:val="24"/>
            </w:rPr>
            <w:delText xml:space="preserve">, commented-out code </w:delText>
          </w:r>
        </w:del>
        <w:del w:id="178" w:author="Michael Decker" w:date="2020-04-17T20:58:00Z">
          <w:r w:rsidDel="00881C9C">
            <w:rPr>
              <w:rFonts w:cs="Times New Roman"/>
              <w:szCs w:val="24"/>
            </w:rPr>
            <w:delText xml:space="preserve">which is not related to the source code </w:delText>
          </w:r>
        </w:del>
        <w:del w:id="179" w:author="Michael Decker" w:date="2020-04-17T21:45:00Z">
          <w:r w:rsidDel="004214BA">
            <w:rPr>
              <w:rFonts w:cs="Times New Roman"/>
              <w:szCs w:val="24"/>
            </w:rPr>
            <w:delText xml:space="preserve">can degrade these techniques performance.  </w:delText>
          </w:r>
          <w:commentRangeStart w:id="180"/>
          <w:r w:rsidDel="004214BA">
            <w:rPr>
              <w:rFonts w:cs="Times New Roman"/>
              <w:szCs w:val="24"/>
            </w:rPr>
            <w:delText xml:space="preserve">As an explicit example, </w:delText>
          </w:r>
        </w:del>
        <w:del w:id="181" w:author="Michael Decker" w:date="2020-04-17T20:59:00Z">
          <w:r w:rsidDel="00A95D16">
            <w:rPr>
              <w:rFonts w:cs="Times New Roman"/>
              <w:szCs w:val="24"/>
            </w:rPr>
            <w:delText xml:space="preserve">when considering the method </w:delText>
          </w:r>
        </w:del>
        <w:del w:id="182" w:author="Michael Decker" w:date="2020-04-17T21:45:00Z">
          <w:r w:rsidRPr="000E69C1" w:rsidDel="004214BA">
            <w:rPr>
              <w:rStyle w:val="Code"/>
            </w:rPr>
            <w:delText>word2vec</w:delText>
          </w:r>
        </w:del>
        <w:del w:id="183" w:author="Michael Decker" w:date="2020-04-17T20:59:00Z">
          <w:r w:rsidDel="00A95D16">
            <w:rPr>
              <w:rFonts w:cs="Times New Roman"/>
              <w:szCs w:val="24"/>
            </w:rPr>
            <w:delText>,</w:delText>
          </w:r>
        </w:del>
        <w:del w:id="184" w:author="Michael Decker" w:date="2020-04-17T21:45:00Z">
          <w:r w:rsidDel="004214BA">
            <w:rPr>
              <w:rFonts w:cs="Times New Roman"/>
              <w:szCs w:val="24"/>
            </w:rPr>
            <w:delText xml:space="preserve"> which relies on creating vector data based on the terms found in comments.  </w:delText>
          </w:r>
        </w:del>
      </w:moveTo>
      <w:commentRangeEnd w:id="180"/>
      <w:del w:id="185" w:author="Michael Decker" w:date="2020-04-17T21:45:00Z">
        <w:r w:rsidR="006821CC" w:rsidDel="004214BA">
          <w:rPr>
            <w:rStyle w:val="CommentReference"/>
          </w:rPr>
          <w:commentReference w:id="180"/>
        </w:r>
      </w:del>
      <w:moveTo w:id="186" w:author="Michael Decker" w:date="2020-04-17T20:53:00Z">
        <w:del w:id="187"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8" w:author="Michael Decker" w:date="2020-04-17T21:00:00Z">
          <w:r w:rsidDel="005210A4">
            <w:rPr>
              <w:rFonts w:cs="Times New Roman"/>
              <w:szCs w:val="24"/>
            </w:rPr>
            <w:delText>techniques greatly</w:delText>
          </w:r>
        </w:del>
      </w:moveTo>
      <w:moveToRangeEnd w:id="166"/>
    </w:p>
    <w:p w14:paraId="79E56701" w14:textId="0C2A650F" w:rsidR="004E5433" w:rsidRPr="002248ED" w:rsidDel="007A2E24" w:rsidRDefault="004E5433" w:rsidP="00CF3AB9">
      <w:pPr>
        <w:rPr>
          <w:del w:id="189" w:author="Michael Decker" w:date="2020-04-17T21:03:00Z"/>
          <w:rFonts w:cs="Times New Roman"/>
          <w:szCs w:val="24"/>
        </w:rPr>
      </w:pPr>
      <w:del w:id="190"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1"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2" w:author="Michael Decker" w:date="2020-04-17T20:51:00Z">
        <w:r w:rsidR="00881C9C">
          <w:rPr>
            <w:rFonts w:cs="Times New Roman"/>
            <w:szCs w:val="24"/>
          </w:rPr>
          <w:t xml:space="preserve">of this thesis, </w:t>
        </w:r>
      </w:ins>
      <w:r w:rsidRPr="002248ED">
        <w:rPr>
          <w:rFonts w:cs="Times New Roman"/>
          <w:szCs w:val="24"/>
        </w:rPr>
        <w:t xml:space="preserve">is to </w:t>
      </w:r>
      <w:del w:id="193" w:author="Michael Decker" w:date="2020-04-17T20:51:00Z">
        <w:r w:rsidRPr="002248ED" w:rsidDel="00881C9C">
          <w:rPr>
            <w:rFonts w:cs="Times New Roman"/>
            <w:szCs w:val="24"/>
          </w:rPr>
          <w:delText xml:space="preserve">offer </w:delText>
        </w:r>
      </w:del>
      <w:ins w:id="194"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5" w:author="Michael Decker" w:date="2020-04-17T21:03:00Z">
        <w:r w:rsidR="006C1549">
          <w:rPr>
            <w:rFonts w:cs="Times New Roman"/>
            <w:szCs w:val="24"/>
          </w:rPr>
          <w:t xml:space="preserve">, so that it can </w:t>
        </w:r>
      </w:ins>
      <w:ins w:id="196" w:author="Michael Decker" w:date="2020-04-17T21:19:00Z">
        <w:r w:rsidR="006B7BDD">
          <w:rPr>
            <w:rFonts w:cs="Times New Roman"/>
            <w:szCs w:val="24"/>
          </w:rPr>
          <w:t xml:space="preserve">be </w:t>
        </w:r>
      </w:ins>
      <w:ins w:id="197" w:author="Michael Decker" w:date="2020-04-17T21:03:00Z">
        <w:r w:rsidR="006C1549">
          <w:rPr>
            <w:rFonts w:cs="Times New Roman"/>
            <w:szCs w:val="24"/>
          </w:rPr>
          <w:t>removed automatically</w:t>
        </w:r>
      </w:ins>
      <w:ins w:id="198" w:author="Michael Decker" w:date="2020-04-17T20:51:00Z">
        <w:r w:rsidR="00881C9C">
          <w:rPr>
            <w:rFonts w:cs="Times New Roman"/>
            <w:szCs w:val="24"/>
          </w:rPr>
          <w:t>.</w:t>
        </w:r>
      </w:ins>
      <w:del w:id="199" w:author="Michael Decker" w:date="2020-04-17T21:02:00Z">
        <w:r w:rsidRPr="002248ED" w:rsidDel="007A2E24">
          <w:rPr>
            <w:rFonts w:cs="Times New Roman"/>
            <w:szCs w:val="24"/>
          </w:rPr>
          <w:delText xml:space="preserve">, </w:delText>
        </w:r>
      </w:del>
      <w:del w:id="200"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1" w:author="Michael Decker" w:date="2020-04-17T20:53:00Z" w:name="move38049232"/>
      <w:moveFrom w:id="202" w:author="Michael Decker" w:date="2020-04-17T20:53:00Z">
        <w:del w:id="203"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1"/>
      <w:del w:id="204"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5" w:author="Michael Decker" w:date="2020-04-17T21:03:00Z">
        <w:r>
          <w:rPr>
            <w:rFonts w:cs="Times New Roman"/>
            <w:szCs w:val="24"/>
          </w:rPr>
          <w:t xml:space="preserve">  </w:t>
        </w:r>
      </w:ins>
      <w:r w:rsidR="00AB3354" w:rsidRPr="00AB3354">
        <w:rPr>
          <w:rFonts w:cs="Times New Roman"/>
          <w:szCs w:val="24"/>
        </w:rPr>
        <w:t xml:space="preserve">In order to </w:t>
      </w:r>
      <w:ins w:id="206" w:author="Michael Decker" w:date="2020-04-17T21:03:00Z">
        <w:r w:rsidR="00973E19">
          <w:rPr>
            <w:rFonts w:cs="Times New Roman"/>
            <w:szCs w:val="24"/>
          </w:rPr>
          <w:t>develop the approach</w:t>
        </w:r>
      </w:ins>
      <w:del w:id="207"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8"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09" w:author="Michael Decker" w:date="2020-04-17T21:04:00Z">
        <w:r w:rsidR="008161B6">
          <w:rPr>
            <w:rFonts w:cs="Times New Roman"/>
            <w:szCs w:val="24"/>
          </w:rPr>
          <w:t xml:space="preserve"> a</w:t>
        </w:r>
      </w:ins>
      <w:del w:id="210"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1" w:author="Michael Decker" w:date="2020-04-17T21:04:00Z">
        <w:r w:rsidR="008161B6">
          <w:rPr>
            <w:rFonts w:cs="Times New Roman"/>
            <w:szCs w:val="24"/>
          </w:rPr>
          <w:t xml:space="preserve">of </w:t>
        </w:r>
      </w:ins>
      <w:del w:id="212"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3"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4"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5"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6"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7"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8" w:author="Michael Decker" w:date="2020-04-17T21:19:00Z">
        <w:r w:rsidR="005A551B">
          <w:rPr>
            <w:rFonts w:cs="Times New Roman"/>
            <w:szCs w:val="24"/>
          </w:rPr>
          <w:t>We classify each comment as commented-out code based on a taxonomy we introduce in</w:t>
        </w:r>
      </w:ins>
      <w:ins w:id="219"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0" w:author="Michael Decker" w:date="2020-04-17T21:21:00Z">
        <w:r w:rsidR="00542E19">
          <w:rPr>
            <w:rFonts w:cs="Times New Roman"/>
            <w:szCs w:val="24"/>
          </w:rPr>
          <w:t>CHAPTER 4</w:t>
        </w:r>
        <w:r w:rsidR="00542E19">
          <w:rPr>
            <w:rFonts w:cs="Times New Roman"/>
            <w:szCs w:val="24"/>
          </w:rPr>
          <w:fldChar w:fldCharType="end"/>
        </w:r>
      </w:ins>
      <w:ins w:id="221"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2"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3" w:author="Michael Decker" w:date="2020-04-17T21:15:00Z">
        <w:r w:rsidR="006B7BDD">
          <w:rPr>
            <w:rFonts w:cs="Times New Roman"/>
            <w:szCs w:val="24"/>
          </w:rPr>
          <w:t>for each line of comments,</w:t>
        </w:r>
      </w:ins>
      <w:r w:rsidR="00277AA9" w:rsidRPr="002248ED">
        <w:rPr>
          <w:rFonts w:cs="Times New Roman"/>
          <w:szCs w:val="24"/>
        </w:rPr>
        <w:t xml:space="preserve"> </w:t>
      </w:r>
      <w:del w:id="224" w:author="Michael Decker" w:date="2020-04-17T21:15:00Z">
        <w:r w:rsidR="00277AA9" w:rsidRPr="002248ED" w:rsidDel="006B7BDD">
          <w:rPr>
            <w:rFonts w:cs="Times New Roman"/>
            <w:szCs w:val="24"/>
          </w:rPr>
          <w:delText>we break down every line into</w:delText>
        </w:r>
      </w:del>
      <w:ins w:id="225"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6"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7" w:author="Michael Decker" w:date="2020-04-17T21:15:00Z">
        <w:r w:rsidR="006B7BDD">
          <w:rPr>
            <w:rFonts w:cs="Times New Roman"/>
            <w:szCs w:val="24"/>
          </w:rPr>
          <w:t>.</w:t>
        </w:r>
      </w:ins>
      <w:r w:rsidR="00277AA9" w:rsidRPr="002248ED">
        <w:rPr>
          <w:rFonts w:cs="Times New Roman"/>
          <w:szCs w:val="24"/>
        </w:rPr>
        <w:t xml:space="preserve"> </w:t>
      </w:r>
      <w:ins w:id="228" w:author="Michael Decker" w:date="2020-04-17T21:16:00Z">
        <w:r w:rsidR="006B7BDD">
          <w:rPr>
            <w:rFonts w:cs="Times New Roman"/>
            <w:szCs w:val="24"/>
          </w:rPr>
          <w:t xml:space="preserve"> </w:t>
        </w:r>
      </w:ins>
      <w:del w:id="229"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0" w:author="Michael Decker" w:date="2020-04-17T21:16:00Z">
        <w:r w:rsidR="00277AA9" w:rsidDel="006B7BDD">
          <w:rPr>
            <w:rFonts w:cs="Times New Roman"/>
            <w:szCs w:val="24"/>
          </w:rPr>
          <w:delText>eed this data into a machine learning alg</w:delText>
        </w:r>
      </w:del>
      <w:ins w:id="231" w:author="Michael Decker" w:date="2020-04-17T21:16:00Z">
        <w:r w:rsidR="006B7BDD">
          <w:rPr>
            <w:rFonts w:cs="Times New Roman"/>
            <w:szCs w:val="24"/>
          </w:rPr>
          <w:t>orm a</w:t>
        </w:r>
      </w:ins>
      <w:ins w:id="232" w:author="Michael Decker" w:date="2020-04-17T21:17:00Z">
        <w:r w:rsidR="006B7BDD">
          <w:rPr>
            <w:rFonts w:cs="Times New Roman"/>
            <w:szCs w:val="24"/>
          </w:rPr>
          <w:t xml:space="preserve"> classification model using decision trees</w:t>
        </w:r>
      </w:ins>
      <w:del w:id="233" w:author="Michael Decker" w:date="2020-04-17T21:16:00Z">
        <w:r w:rsidR="00277AA9" w:rsidDel="006B7BDD">
          <w:rPr>
            <w:rFonts w:cs="Times New Roman"/>
            <w:szCs w:val="24"/>
          </w:rPr>
          <w:delText>orithm</w:delText>
        </w:r>
      </w:del>
      <w:r w:rsidR="00CF64B0">
        <w:rPr>
          <w:rFonts w:cs="Times New Roman"/>
          <w:szCs w:val="24"/>
        </w:rPr>
        <w:t xml:space="preserve">.  </w:t>
      </w:r>
      <w:del w:id="234"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5" w:author="Michael Decker" w:date="2020-04-17T21:17:00Z">
        <w:r w:rsidR="006B7BDD">
          <w:rPr>
            <w:rFonts w:cs="Times New Roman"/>
            <w:szCs w:val="24"/>
          </w:rPr>
          <w:t>d</w:t>
        </w:r>
      </w:ins>
      <w:del w:id="236" w:author="Michael Decker" w:date="2020-04-17T21:17:00Z">
        <w:r w:rsidR="00277AA9" w:rsidDel="006B7BDD">
          <w:rPr>
            <w:rFonts w:cs="Times New Roman"/>
            <w:szCs w:val="24"/>
          </w:rPr>
          <w:delText>the D</w:delText>
        </w:r>
      </w:del>
      <w:r w:rsidR="00277AA9">
        <w:rPr>
          <w:rFonts w:cs="Times New Roman"/>
          <w:szCs w:val="24"/>
        </w:rPr>
        <w:t xml:space="preserve">ecision </w:t>
      </w:r>
      <w:ins w:id="237" w:author="Michael Decker" w:date="2020-04-17T21:17:00Z">
        <w:r w:rsidR="006B7BDD">
          <w:rPr>
            <w:rFonts w:cs="Times New Roman"/>
            <w:szCs w:val="24"/>
          </w:rPr>
          <w:t>t</w:t>
        </w:r>
      </w:ins>
      <w:del w:id="238" w:author="Michael Decker" w:date="2020-04-17T21:17:00Z">
        <w:r w:rsidR="00277AA9" w:rsidDel="006B7BDD">
          <w:rPr>
            <w:rFonts w:cs="Times New Roman"/>
            <w:szCs w:val="24"/>
          </w:rPr>
          <w:delText>Learning T</w:delText>
        </w:r>
      </w:del>
      <w:r w:rsidR="00277AA9">
        <w:rPr>
          <w:rFonts w:cs="Times New Roman"/>
          <w:szCs w:val="24"/>
        </w:rPr>
        <w:t>ree</w:t>
      </w:r>
      <w:ins w:id="239" w:author="Michael Decker" w:date="2020-04-17T21:17:00Z">
        <w:r w:rsidR="006B7BDD">
          <w:rPr>
            <w:rFonts w:cs="Times New Roman"/>
            <w:szCs w:val="24"/>
          </w:rPr>
          <w:t>s</w:t>
        </w:r>
      </w:ins>
      <w:del w:id="240"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1" w:author="Michael Decker" w:date="2020-04-17T21:17:00Z">
        <w:r w:rsidR="006B7BDD">
          <w:rPr>
            <w:rFonts w:cs="Times New Roman"/>
            <w:szCs w:val="24"/>
          </w:rPr>
          <w:t>, which</w:t>
        </w:r>
      </w:ins>
      <w:del w:id="242" w:author="Michael Decker" w:date="2020-04-17T21:17:00Z">
        <w:r w:rsidR="00CF64B0" w:rsidDel="006B7BDD">
          <w:rPr>
            <w:rFonts w:cs="Times New Roman"/>
            <w:szCs w:val="24"/>
          </w:rPr>
          <w:delText>.</w:delText>
        </w:r>
      </w:del>
      <w:r w:rsidR="00CF64B0">
        <w:rPr>
          <w:rFonts w:cs="Times New Roman"/>
          <w:szCs w:val="24"/>
        </w:rPr>
        <w:t xml:space="preserve">  </w:t>
      </w:r>
      <w:del w:id="243"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4" w:author="Michael Decker" w:date="2020-04-17T21:22:00Z">
        <w:r w:rsidR="00277AA9" w:rsidDel="00C57327">
          <w:rPr>
            <w:rFonts w:cs="Times New Roman"/>
            <w:szCs w:val="24"/>
          </w:rPr>
          <w:delText xml:space="preserve"> and do</w:delText>
        </w:r>
      </w:del>
      <w:ins w:id="245" w:author="Michael Decker" w:date="2020-04-17T21:22:00Z">
        <w:r w:rsidR="00C57327">
          <w:rPr>
            <w:rFonts w:cs="Times New Roman"/>
            <w:szCs w:val="24"/>
          </w:rPr>
          <w:t>.</w:t>
        </w:r>
      </w:ins>
      <w:r w:rsidR="00277AA9">
        <w:rPr>
          <w:rFonts w:cs="Times New Roman"/>
          <w:szCs w:val="24"/>
        </w:rPr>
        <w:t xml:space="preserve"> </w:t>
      </w:r>
      <w:ins w:id="246" w:author="Michael Decker" w:date="2020-04-17T21:22:00Z">
        <w:r w:rsidR="00C57327">
          <w:rPr>
            <w:rFonts w:cs="Times New Roman"/>
            <w:szCs w:val="24"/>
          </w:rPr>
          <w:t xml:space="preserve"> This allows us to do </w:t>
        </w:r>
      </w:ins>
      <w:del w:id="247"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8" w:author="Michael Decker" w:date="2020-04-17T21:22:00Z">
        <w:r w:rsidR="00277AA9" w:rsidDel="00AC7362">
          <w:rPr>
            <w:rFonts w:cs="Times New Roman"/>
            <w:szCs w:val="24"/>
          </w:rPr>
          <w:delText>data</w:delText>
        </w:r>
      </w:del>
      <w:ins w:id="249" w:author="Michael Decker" w:date="2020-04-17T21:22:00Z">
        <w:r w:rsidR="00AC7362">
          <w:rPr>
            <w:rFonts w:cs="Times New Roman"/>
            <w:szCs w:val="24"/>
          </w:rPr>
          <w:t>model</w:t>
        </w:r>
      </w:ins>
      <w:r w:rsidR="00CF64B0">
        <w:rPr>
          <w:rFonts w:cs="Times New Roman"/>
          <w:szCs w:val="24"/>
        </w:rPr>
        <w:t xml:space="preserve">. </w:t>
      </w:r>
      <w:ins w:id="250" w:author="Michael Decker" w:date="2020-04-17T21:18:00Z">
        <w:r w:rsidR="006B7BDD">
          <w:rPr>
            <w:rFonts w:cs="Times New Roman"/>
            <w:szCs w:val="24"/>
          </w:rPr>
          <w:t xml:space="preserve"> </w:t>
        </w:r>
      </w:ins>
      <w:ins w:id="251" w:author="Michael Decker" w:date="2020-04-17T21:22:00Z">
        <w:r w:rsidR="00A522F6">
          <w:rPr>
            <w:rFonts w:cs="Times New Roman"/>
            <w:szCs w:val="24"/>
          </w:rPr>
          <w:t>During the training process, s</w:t>
        </w:r>
      </w:ins>
      <w:del w:id="252"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3"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4"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5"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6" w:author="Michael Decker" w:date="2020-04-17T21:24:00Z">
        <w:r w:rsidR="00AB3354" w:rsidRPr="00AB3354" w:rsidDel="00FB129D">
          <w:rPr>
            <w:rFonts w:cs="Times New Roman"/>
            <w:szCs w:val="24"/>
          </w:rPr>
          <w:delText>These processes</w:delText>
        </w:r>
      </w:del>
      <w:ins w:id="257"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8"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59"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0"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1"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2" w:author="Michael Decker" w:date="2020-04-17T21:20:00Z">
        <w:r w:rsidR="00AB3DA8">
          <w:rPr>
            <w:rFonts w:cs="Times New Roman"/>
            <w:szCs w:val="24"/>
          </w:rPr>
          <w:t>CHAPTER 8</w:t>
        </w:r>
        <w:r w:rsidR="00AB3DA8">
          <w:rPr>
            <w:rFonts w:cs="Times New Roman"/>
            <w:szCs w:val="24"/>
          </w:rPr>
          <w:fldChar w:fldCharType="end"/>
        </w:r>
      </w:ins>
      <w:del w:id="263"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4"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5" w:author="Michael Decker" w:date="2020-04-17T21:24:00Z">
        <w:r w:rsidR="00CF64B0" w:rsidDel="00FB129D">
          <w:rPr>
            <w:rFonts w:cs="Times New Roman"/>
            <w:szCs w:val="24"/>
          </w:rPr>
          <w:delText xml:space="preserve"> </w:delText>
        </w:r>
      </w:del>
      <w:ins w:id="266" w:author="Michael Decker" w:date="2020-04-17T21:25:00Z">
        <w:r w:rsidR="00FB129D">
          <w:rPr>
            <w:rFonts w:cs="Times New Roman"/>
            <w:szCs w:val="24"/>
          </w:rPr>
          <w:t xml:space="preserve">Finally, we apply the resulting model to all comments in the </w:t>
        </w:r>
      </w:ins>
      <w:ins w:id="267" w:author="Michael Decker" w:date="2020-04-17T21:50:00Z">
        <w:r w:rsidR="00516A40">
          <w:rPr>
            <w:rFonts w:cs="Times New Roman"/>
            <w:szCs w:val="24"/>
          </w:rPr>
          <w:t xml:space="preserve">additional </w:t>
        </w:r>
      </w:ins>
      <w:ins w:id="268" w:author="Michael Decker" w:date="2020-04-17T21:25:00Z">
        <w:r w:rsidR="00FB129D">
          <w:rPr>
            <w:rFonts w:cs="Times New Roman"/>
            <w:szCs w:val="24"/>
          </w:rPr>
          <w:t>50 open-source systems to determine the prevalence of commented-out code.</w:t>
        </w:r>
      </w:ins>
      <w:del w:id="269"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0"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1" w:author="Michael Decker" w:date="2020-04-17T21:27:00Z">
        <w:r w:rsidR="00D56644">
          <w:rPr>
            <w:rFonts w:cs="Times New Roman"/>
            <w:szCs w:val="24"/>
          </w:rPr>
          <w:t>H</w:t>
        </w:r>
      </w:ins>
      <w:ins w:id="272" w:author="Michael Decker" w:date="2020-04-17T21:28:00Z">
        <w:r w:rsidR="00D56644">
          <w:rPr>
            <w:rFonts w:cs="Times New Roman"/>
            <w:szCs w:val="24"/>
          </w:rPr>
          <w:t>ere we</w:t>
        </w:r>
      </w:ins>
      <w:del w:id="273" w:author="Michael Decker" w:date="2020-04-17T21:27:00Z">
        <w:r w:rsidR="00E1350B" w:rsidDel="00D56644">
          <w:rPr>
            <w:rFonts w:cs="Times New Roman"/>
            <w:szCs w:val="24"/>
          </w:rPr>
          <w:delText xml:space="preserve"> split comments both between English prose</w:delText>
        </w:r>
      </w:del>
      <w:del w:id="274" w:author="Michael Decker" w:date="2020-04-17T21:26:00Z">
        <w:r w:rsidR="00E1350B" w:rsidDel="0060689D">
          <w:rPr>
            <w:rFonts w:cs="Times New Roman"/>
            <w:szCs w:val="24"/>
          </w:rPr>
          <w:delText xml:space="preserve">, </w:delText>
        </w:r>
      </w:del>
      <w:del w:id="275" w:author="Michael Decker" w:date="2020-04-17T21:27:00Z">
        <w:r w:rsidR="00AF19A8" w:rsidDel="00D56644">
          <w:rPr>
            <w:rFonts w:cs="Times New Roman"/>
            <w:szCs w:val="24"/>
          </w:rPr>
          <w:delText>commented-out</w:delText>
        </w:r>
      </w:del>
      <w:ins w:id="276" w:author="Michael Decker" w:date="2020-04-17T21:26:00Z">
        <w:r w:rsidR="0060689D">
          <w:rPr>
            <w:rFonts w:cs="Times New Roman"/>
            <w:szCs w:val="24"/>
          </w:rPr>
          <w:t xml:space="preserve"> </w:t>
        </w:r>
      </w:ins>
      <w:del w:id="277"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8" w:author="Michael Decker" w:date="2020-04-17T21:28:00Z">
        <w:r w:rsidR="005A4EB6">
          <w:rPr>
            <w:rFonts w:cs="Times New Roman"/>
            <w:szCs w:val="24"/>
          </w:rPr>
          <w:t>,</w:t>
        </w:r>
      </w:ins>
      <w:r w:rsidR="00E1350B">
        <w:rPr>
          <w:rFonts w:cs="Times New Roman"/>
          <w:szCs w:val="24"/>
        </w:rPr>
        <w:t xml:space="preserve"> and </w:t>
      </w:r>
      <w:ins w:id="279" w:author="Michael Decker" w:date="2020-04-17T21:28:00Z">
        <w:r w:rsidR="00A4478B">
          <w:rPr>
            <w:rFonts w:cs="Times New Roman"/>
            <w:szCs w:val="24"/>
          </w:rPr>
          <w:t xml:space="preserve">how code is </w:t>
        </w:r>
      </w:ins>
      <w:r w:rsidR="00AF19A8">
        <w:rPr>
          <w:rFonts w:cs="Times New Roman"/>
          <w:szCs w:val="24"/>
        </w:rPr>
        <w:t>commented-out</w:t>
      </w:r>
      <w:del w:id="280"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1"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2" w:author="Michael Decker" w:date="2020-04-17T21:51:00Z">
        <w:r w:rsidR="00EB42AD" w:rsidDel="00516A40">
          <w:rPr>
            <w:rFonts w:cs="Times New Roman"/>
            <w:szCs w:val="24"/>
          </w:rPr>
          <w:delText xml:space="preserve">trouble </w:delText>
        </w:r>
      </w:del>
      <w:proofErr w:type="spellStart"/>
      <w:ins w:id="283" w:author="Michael Decker" w:date="2020-04-17T21:51:00Z">
        <w:r w:rsidR="00516A40">
          <w:rPr>
            <w:rFonts w:cs="Times New Roman"/>
            <w:szCs w:val="24"/>
          </w:rPr>
          <w:t>difficutly</w:t>
        </w:r>
        <w:proofErr w:type="spellEnd"/>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4" w:author="Michael Decker" w:date="2020-04-17T21:29:00Z">
        <w:r w:rsidR="00FF5D09">
          <w:rPr>
            <w:rFonts w:cs="Times New Roman"/>
            <w:szCs w:val="24"/>
          </w:rPr>
          <w:t>Here we</w:t>
        </w:r>
      </w:ins>
      <w:del w:id="285"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6" w:author="Michael Decker" w:date="2020-04-17T21:29:00Z">
        <w:r w:rsidR="00D7405C" w:rsidDel="00FF5D09">
          <w:rPr>
            <w:rFonts w:cs="Times New Roman"/>
            <w:szCs w:val="24"/>
          </w:rPr>
          <w:delText>will deter</w:delText>
        </w:r>
      </w:del>
      <w:ins w:id="287" w:author="Michael Decker" w:date="2020-04-17T21:29:00Z">
        <w:r w:rsidR="00FF5D09">
          <w:rPr>
            <w:rFonts w:cs="Times New Roman"/>
            <w:szCs w:val="24"/>
          </w:rPr>
          <w:t>investigate</w:t>
        </w:r>
      </w:ins>
      <w:del w:id="288" w:author="Michael Decker" w:date="2020-04-17T21:29:00Z">
        <w:r w:rsidR="00D7405C" w:rsidDel="00FF5D09">
          <w:rPr>
            <w:rFonts w:cs="Times New Roman"/>
            <w:szCs w:val="24"/>
          </w:rPr>
          <w:delText>mine</w:delText>
        </w:r>
      </w:del>
      <w:r w:rsidR="00D7405C">
        <w:rPr>
          <w:rFonts w:cs="Times New Roman"/>
          <w:szCs w:val="24"/>
        </w:rPr>
        <w:t xml:space="preserve"> how to </w:t>
      </w:r>
      <w:ins w:id="289"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0"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1" w:author="Michael Decker" w:date="2020-04-17T21:30:00Z">
        <w:r w:rsidDel="00C729E6">
          <w:rPr>
            <w:rFonts w:cs="Times New Roman"/>
            <w:szCs w:val="24"/>
          </w:rPr>
          <w:delText xml:space="preserve">classification </w:delText>
        </w:r>
      </w:del>
      <w:ins w:id="292" w:author="Michael Decker" w:date="2020-04-17T21:30:00Z">
        <w:r w:rsidR="00C729E6">
          <w:rPr>
            <w:rFonts w:cs="Times New Roman"/>
            <w:szCs w:val="24"/>
          </w:rPr>
          <w:t>model</w:t>
        </w:r>
      </w:ins>
      <w:del w:id="293" w:author="Michael Decker" w:date="2020-04-17T21:30:00Z">
        <w:r w:rsidDel="00C729E6">
          <w:rPr>
            <w:rFonts w:cs="Times New Roman"/>
            <w:szCs w:val="24"/>
          </w:rPr>
          <w:delText>approach</w:delText>
        </w:r>
      </w:del>
      <w:r>
        <w:rPr>
          <w:rFonts w:cs="Times New Roman"/>
          <w:szCs w:val="24"/>
        </w:rPr>
        <w:t xml:space="preserve"> to each </w:t>
      </w:r>
      <w:ins w:id="294"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5"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6" w:author="Michael Decker" w:date="2020-04-17T21:30:00Z">
        <w:r w:rsidR="00D37077" w:rsidDel="00463529">
          <w:rPr>
            <w:rFonts w:cs="Times New Roman"/>
            <w:szCs w:val="24"/>
          </w:rPr>
          <w:delText>how often</w:delText>
        </w:r>
      </w:del>
      <w:proofErr w:type="spellStart"/>
      <w:ins w:id="297" w:author="Michael Decker" w:date="2020-04-17T21:30:00Z">
        <w:r w:rsidR="00463529">
          <w:rPr>
            <w:rFonts w:cs="Times New Roman"/>
            <w:szCs w:val="24"/>
          </w:rPr>
          <w:t>he</w:t>
        </w:r>
        <w:proofErr w:type="spellEnd"/>
        <w:r w:rsidR="00463529">
          <w:rPr>
            <w:rFonts w:cs="Times New Roman"/>
            <w:szCs w:val="24"/>
          </w:rPr>
          <w:t xml:space="preserve"> extent</w:t>
        </w:r>
      </w:ins>
      <w:r w:rsidR="00D37077">
        <w:rPr>
          <w:rFonts w:cs="Times New Roman"/>
          <w:szCs w:val="24"/>
        </w:rPr>
        <w:t xml:space="preserve"> </w:t>
      </w:r>
      <w:ins w:id="298" w:author="Michael Decker" w:date="2020-04-17T21:30:00Z">
        <w:r w:rsidR="00463529">
          <w:rPr>
            <w:rFonts w:cs="Times New Roman"/>
            <w:szCs w:val="24"/>
          </w:rPr>
          <w:t xml:space="preserve">of </w:t>
        </w:r>
      </w:ins>
      <w:r w:rsidR="00AF19A8">
        <w:rPr>
          <w:rFonts w:cs="Times New Roman"/>
          <w:szCs w:val="24"/>
        </w:rPr>
        <w:t>commented-out code</w:t>
      </w:r>
      <w:del w:id="299"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0"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1" w:author="Michael Decker" w:date="2020-04-17T21:31:00Z">
        <w:r w:rsidR="001A1C33" w:rsidDel="00B1496B">
          <w:rPr>
            <w:rFonts w:cs="Times New Roman"/>
            <w:szCs w:val="24"/>
          </w:rPr>
          <w:delText>78</w:delText>
        </w:r>
        <w:r w:rsidDel="00B1496B">
          <w:rPr>
            <w:rFonts w:cs="Times New Roman"/>
            <w:szCs w:val="24"/>
          </w:rPr>
          <w:delText xml:space="preserve"> </w:delText>
        </w:r>
      </w:del>
      <w:ins w:id="302"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3" w:author="Michael Decker" w:date="2020-04-17T21:31:00Z">
        <w:r w:rsidR="00A0655D">
          <w:rPr>
            <w:rFonts w:cs="Times New Roman"/>
            <w:szCs w:val="24"/>
          </w:rPr>
          <w:t>P</w:t>
        </w:r>
      </w:ins>
      <w:del w:id="304" w:author="Michael Decker" w:date="2020-04-17T21:31:00Z">
        <w:r w:rsidR="001B061A" w:rsidDel="00A0655D">
          <w:rPr>
            <w:rFonts w:cs="Times New Roman"/>
            <w:szCs w:val="24"/>
          </w:rPr>
          <w:delText>p</w:delText>
        </w:r>
      </w:del>
      <w:r w:rsidR="001B061A">
        <w:rPr>
          <w:rFonts w:cs="Times New Roman"/>
          <w:szCs w:val="24"/>
        </w:rPr>
        <w:t>rose</w:t>
      </w:r>
      <w:ins w:id="305"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6"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7"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8"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09" w:author="Michael Decker" w:date="2020-04-17T21:32:00Z">
        <w:r w:rsidR="00185429">
          <w:rPr>
            <w:rFonts w:cs="Times New Roman"/>
            <w:szCs w:val="24"/>
          </w:rPr>
          <w:t xml:space="preserve"> </w:t>
        </w:r>
      </w:ins>
      <w:del w:id="310"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1"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2"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3"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4"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5" w:author="Michael Decker" w:date="2020-04-17T21:52:00Z">
        <w:r w:rsidR="00516A40">
          <w:rPr>
            <w:rFonts w:cs="Times New Roman"/>
            <w:szCs w:val="24"/>
          </w:rPr>
          <w:t xml:space="preserve">the </w:t>
        </w:r>
      </w:ins>
      <w:del w:id="316"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17" w:author="Michael Decker" w:date="2020-04-17T21:33:00Z">
        <w:r w:rsidR="00633F22">
          <w:rPr>
            <w:rFonts w:cs="Times New Roman"/>
            <w:szCs w:val="24"/>
          </w:rPr>
          <w:t xml:space="preserve"> which is used as part of ou</w:t>
        </w:r>
      </w:ins>
      <w:ins w:id="318" w:author="Michael Decker" w:date="2020-04-17T21:52:00Z">
        <w:r w:rsidR="007D47CD">
          <w:rPr>
            <w:rFonts w:cs="Times New Roman"/>
            <w:szCs w:val="24"/>
          </w:rPr>
          <w:t>r</w:t>
        </w:r>
      </w:ins>
      <w:ins w:id="319"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0" w:author="Michael Decker" w:date="2020-04-17T21:33:00Z">
        <w:r w:rsidR="00DD547B">
          <w:rPr>
            <w:rFonts w:cs="Times New Roman"/>
            <w:szCs w:val="24"/>
          </w:rPr>
          <w:t xml:space="preserve"> to form the gold set</w:t>
        </w:r>
      </w:ins>
      <w:ins w:id="321"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2" w:author="Michael Decker" w:date="2020-04-17T21:34:00Z">
        <w:r w:rsidR="00DD7445" w:rsidRPr="002248ED" w:rsidDel="00DD547B">
          <w:rPr>
            <w:rFonts w:cs="Times New Roman"/>
            <w:szCs w:val="24"/>
          </w:rPr>
          <w:delText xml:space="preserve">focuses </w:delText>
        </w:r>
      </w:del>
      <w:ins w:id="323" w:author="Michael Decker" w:date="2020-04-17T21:34:00Z">
        <w:r w:rsidR="00DD547B">
          <w:rPr>
            <w:rFonts w:cs="Times New Roman"/>
            <w:szCs w:val="24"/>
          </w:rPr>
          <w:t>give</w:t>
        </w:r>
      </w:ins>
      <w:ins w:id="324" w:author="Michael Decker" w:date="2020-04-17T21:35:00Z">
        <w:r w:rsidR="00DD547B">
          <w:rPr>
            <w:rFonts w:cs="Times New Roman"/>
            <w:szCs w:val="24"/>
          </w:rPr>
          <w:t>s</w:t>
        </w:r>
      </w:ins>
      <w:ins w:id="325" w:author="Michael Decker" w:date="2020-04-17T21:34:00Z">
        <w:r w:rsidR="00DD547B">
          <w:rPr>
            <w:rFonts w:cs="Times New Roman"/>
            <w:szCs w:val="24"/>
          </w:rPr>
          <w:t xml:space="preserve"> the approac</w:t>
        </w:r>
      </w:ins>
      <w:ins w:id="326" w:author="Michael Decker" w:date="2020-04-17T21:36:00Z">
        <w:r w:rsidR="00DD547B">
          <w:rPr>
            <w:rFonts w:cs="Times New Roman"/>
            <w:szCs w:val="24"/>
          </w:rPr>
          <w:t xml:space="preserve">h </w:t>
        </w:r>
      </w:ins>
      <w:ins w:id="327" w:author="Michael Decker" w:date="2020-04-17T21:37:00Z">
        <w:r w:rsidR="00DD547B">
          <w:rPr>
            <w:rFonts w:cs="Times New Roman"/>
            <w:szCs w:val="24"/>
          </w:rPr>
          <w:t>to how we process a comment for use with decision trees.  Additional</w:t>
        </w:r>
      </w:ins>
      <w:ins w:id="328" w:author="Michael Decker" w:date="2020-04-17T21:53:00Z">
        <w:r w:rsidR="003B2888">
          <w:rPr>
            <w:rFonts w:cs="Times New Roman"/>
            <w:szCs w:val="24"/>
          </w:rPr>
          <w:t xml:space="preserve"> </w:t>
        </w:r>
      </w:ins>
      <w:ins w:id="329" w:author="Michael Decker" w:date="2020-04-17T21:37:00Z">
        <w:r w:rsidR="00DD547B">
          <w:rPr>
            <w:rFonts w:cs="Times New Roman"/>
            <w:szCs w:val="24"/>
          </w:rPr>
          <w:t>approaches we c</w:t>
        </w:r>
      </w:ins>
      <w:ins w:id="330" w:author="Michael Decker" w:date="2020-04-17T21:38:00Z">
        <w:r w:rsidR="00DD547B">
          <w:rPr>
            <w:rFonts w:cs="Times New Roman"/>
            <w:szCs w:val="24"/>
          </w:rPr>
          <w:t>onsidered are also discussed in this chap</w:t>
        </w:r>
      </w:ins>
      <w:ins w:id="331" w:author="Michael Decker" w:date="2020-04-17T21:53:00Z">
        <w:r w:rsidR="003B2888">
          <w:rPr>
            <w:rFonts w:cs="Times New Roman"/>
            <w:szCs w:val="24"/>
          </w:rPr>
          <w:t>t</w:t>
        </w:r>
      </w:ins>
      <w:ins w:id="332" w:author="Michael Decker" w:date="2020-04-17T21:38:00Z">
        <w:r w:rsidR="00DD547B">
          <w:rPr>
            <w:rFonts w:cs="Times New Roman"/>
            <w:szCs w:val="24"/>
          </w:rPr>
          <w:t>er</w:t>
        </w:r>
      </w:ins>
      <w:del w:id="333"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4"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5" w:author="Michael Decker" w:date="2020-04-17T21:53:00Z">
        <w:r w:rsidR="00115AB3">
          <w:rPr>
            <w:rFonts w:cs="Times New Roman"/>
            <w:szCs w:val="24"/>
          </w:rPr>
          <w:t xml:space="preserve"> </w:t>
        </w:r>
      </w:ins>
      <w:del w:id="336"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7" w:author="Michael Decker" w:date="2020-04-17T21:38:00Z">
        <w:r w:rsidR="00E2208E" w:rsidRPr="002248ED" w:rsidDel="002523EC">
          <w:rPr>
            <w:rFonts w:cs="Times New Roman"/>
            <w:szCs w:val="24"/>
          </w:rPr>
          <w:delText>the results of the automation process on test data</w:delText>
        </w:r>
      </w:del>
      <w:ins w:id="338" w:author="Michael Decker" w:date="2020-04-17T21:38:00Z">
        <w:r w:rsidR="002523EC">
          <w:rPr>
            <w:rFonts w:cs="Times New Roman"/>
            <w:szCs w:val="24"/>
          </w:rPr>
          <w:t>forming the model based on decision trees and the results of applying i</w:t>
        </w:r>
      </w:ins>
      <w:ins w:id="339"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0" w:author="Michael Decker" w:date="2020-04-17T21:53:00Z">
        <w:r w:rsidR="004C15B3" w:rsidRPr="002248ED" w:rsidDel="00115AB3">
          <w:rPr>
            <w:rFonts w:cs="Times New Roman"/>
            <w:szCs w:val="24"/>
          </w:rPr>
          <w:delText xml:space="preserve">is </w:delText>
        </w:r>
      </w:del>
      <w:del w:id="341" w:author="Michael Decker" w:date="2020-04-17T21:39:00Z">
        <w:r w:rsidR="004C15B3" w:rsidRPr="002248ED" w:rsidDel="002523EC">
          <w:rPr>
            <w:rFonts w:cs="Times New Roman"/>
            <w:szCs w:val="24"/>
          </w:rPr>
          <w:delText xml:space="preserve">our </w:delText>
        </w:r>
      </w:del>
      <w:ins w:id="342"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3"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4" w:name="_Ref32248431"/>
      <w:del w:id="345" w:author="Michael Decker" w:date="2020-04-17T21:54:00Z">
        <w:r w:rsidRPr="00347B64" w:rsidDel="001E2C75">
          <w:delText xml:space="preserve"> </w:delText>
        </w:r>
      </w:del>
      <w:bookmarkEnd w:id="344"/>
      <w:r w:rsidR="002D3BDD">
        <w:br/>
      </w:r>
      <w:bookmarkStart w:id="346" w:name="_Toc37725980"/>
      <w:r w:rsidR="00B00EC7">
        <w:t>Related Work</w:t>
      </w:r>
      <w:bookmarkEnd w:id="346"/>
    </w:p>
    <w:p w14:paraId="2EED8F31" w14:textId="0BEABB4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E397A">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E397A">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DE397A">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47" w:name="_Ref35456368"/>
      <w:bookmarkStart w:id="348" w:name="_Toc37725981"/>
      <w:r>
        <w:t>Taxonomy</w:t>
      </w:r>
      <w:bookmarkEnd w:id="347"/>
      <w:bookmarkEnd w:id="348"/>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r w:rsidR="00BA64B9">
        <w:rPr>
          <w:rFonts w:cs="Times New Roman"/>
          <w:szCs w:val="24"/>
        </w:rPr>
        <w:t xml:space="preserve">  </w:t>
      </w:r>
      <w:r w:rsidR="00406394">
        <w:rPr>
          <w:rFonts w:cs="Times New Roman"/>
          <w:szCs w:val="24"/>
        </w:rPr>
        <w:t>All of this adds value to the information that already exists on comment taxonomy.</w:t>
      </w:r>
    </w:p>
    <w:p w14:paraId="69FCC460" w14:textId="376E47CB" w:rsidR="00FA7B2B" w:rsidRDefault="00FA7B2B" w:rsidP="00FA7B2B">
      <w:pPr>
        <w:pStyle w:val="Heading2"/>
      </w:pPr>
      <w:bookmarkStart w:id="349" w:name="_Ref34208077"/>
      <w:bookmarkStart w:id="350" w:name="_Toc37725982"/>
      <w:r>
        <w:t>Detecting Code in Unstructured Text</w:t>
      </w:r>
      <w:bookmarkEnd w:id="349"/>
      <w:bookmarkEnd w:id="350"/>
    </w:p>
    <w:p w14:paraId="7F9AA12B" w14:textId="503B276E"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 xml:space="preserve">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r w:rsidR="00EA2D4E">
        <w:t>;</w:t>
      </w:r>
      <w:r w:rsidR="00D8059E">
        <w:t xml:space="preserve"> when they detect special </w:t>
      </w:r>
      <w:proofErr w:type="gramStart"/>
      <w:r w:rsidR="00D8059E">
        <w:t>characters</w:t>
      </w:r>
      <w:proofErr w:type="gramEnd"/>
      <w:r w:rsidR="00D8059E">
        <w:t xml:space="preserve">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351" w:name="_Ref33723021"/>
      <w:r>
        <w:t xml:space="preserve"> </w:t>
      </w:r>
      <w:bookmarkStart w:id="352" w:name="_Toc37725983"/>
      <w:bookmarkStart w:id="353" w:name="_Ref34207242"/>
      <w:r w:rsidR="00AB11E8">
        <w:t>Comment Generation</w:t>
      </w:r>
      <w:bookmarkEnd w:id="352"/>
      <w:r w:rsidR="00AB11E8">
        <w:t xml:space="preserve"> </w:t>
      </w:r>
      <w:bookmarkEnd w:id="351"/>
      <w:bookmarkEnd w:id="353"/>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08648C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r w:rsidR="00EA2D4E">
        <w:rPr>
          <w:rFonts w:cs="Times New Roman"/>
          <w:szCs w:val="24"/>
        </w:rPr>
        <w:t>English Prose</w:t>
      </w:r>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354" w:name="_Ref35456517"/>
      <w:bookmarkStart w:id="355" w:name="_Toc37725984"/>
      <w:r>
        <w:t>Comment Quality</w:t>
      </w:r>
      <w:bookmarkEnd w:id="354"/>
      <w:bookmarkEnd w:id="355"/>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356" w:name="_Ref33723167"/>
      <w:bookmarkStart w:id="357" w:name="_Ref34207284"/>
      <w:bookmarkStart w:id="358" w:name="_Toc37725985"/>
      <w:r>
        <w:t>Automated Summarization and Text Detection</w:t>
      </w:r>
      <w:bookmarkEnd w:id="356"/>
      <w:bookmarkEnd w:id="357"/>
      <w:bookmarkEnd w:id="358"/>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25CA3557" w:rsidR="00F91EAC" w:rsidRDefault="00D41E5F" w:rsidP="00E72C9A">
      <w:pPr>
        <w:rPr>
          <w:rFonts w:cs="Times New Roman"/>
          <w:szCs w:val="24"/>
        </w:rPr>
      </w:pPr>
      <w:r>
        <w:rPr>
          <w:rFonts w:cs="Times New Roman"/>
          <w:szCs w:val="24"/>
        </w:rPr>
        <w:t>The concept of text detection, particularly in relation to email</w:t>
      </w:r>
      <w:r w:rsidR="00EA2D4E">
        <w:rPr>
          <w:rFonts w:cs="Times New Roman"/>
          <w:szCs w:val="24"/>
        </w:rPr>
        <w:t>,</w:t>
      </w:r>
      <w:r>
        <w:rPr>
          <w:rFonts w:cs="Times New Roman"/>
          <w:szCs w:val="24"/>
        </w:rPr>
        <w:t xml:space="preserve"> is something that is becoming more and more </w:t>
      </w:r>
      <w:r w:rsidR="00020FE0">
        <w:rPr>
          <w:rFonts w:cs="Times New Roman"/>
          <w:szCs w:val="24"/>
        </w:rPr>
        <w:t>common</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359" w:name="_Toc37725986"/>
      <w:bookmarkStart w:id="360" w:name="_Ref38051571"/>
      <w:r w:rsidR="00432E70">
        <w:t>Background</w:t>
      </w:r>
      <w:bookmarkEnd w:id="359"/>
      <w:bookmarkEnd w:id="360"/>
    </w:p>
    <w:p w14:paraId="18446F8A" w14:textId="022EAE5E" w:rsidR="00432E70" w:rsidRDefault="00432E70" w:rsidP="00432E70">
      <w:pPr>
        <w:pStyle w:val="Heading2"/>
      </w:pPr>
      <w:bookmarkStart w:id="361" w:name="_Toc37725987"/>
      <w:r>
        <w:t>Decision Trees</w:t>
      </w:r>
      <w:bookmarkEnd w:id="361"/>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 xml:space="preserve">Of course, one can also always take the option of producing an implementation of an algorithm themselves, however for the sake of transparency, reproducibility, and validity we use verified implementations from within the </w:t>
      </w:r>
      <w:proofErr w:type="spellStart"/>
      <w:r w:rsidRPr="002248ED">
        <w:rPr>
          <w:rFonts w:cs="Times New Roman"/>
          <w:szCs w:val="24"/>
        </w:rPr>
        <w:t>scikit</w:t>
      </w:r>
      <w:proofErr w:type="spellEnd"/>
      <w:r w:rsidRPr="002248ED">
        <w:rPr>
          <w:rFonts w:cs="Times New Roman"/>
          <w:szCs w:val="24"/>
        </w:rPr>
        <w: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learn’s</w:t>
      </w:r>
      <w:proofErr w:type="spellEnd"/>
      <w:r w:rsidRPr="002248ED">
        <w:rPr>
          <w:rFonts w:cs="Times New Roman"/>
          <w:szCs w:val="24"/>
        </w:rPr>
        <w:t xml:space="preserve">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w:t>
      </w:r>
      <w:r>
        <w:rPr>
          <w:rFonts w:cs="Times New Roman"/>
          <w:szCs w:val="24"/>
        </w:rPr>
        <w:lastRenderedPageBreak/>
        <w:t xml:space="preserve">purple = </w:t>
      </w:r>
      <w:proofErr w:type="spellStart"/>
      <w:r>
        <w:rPr>
          <w:rFonts w:cs="Times New Roman"/>
          <w:szCs w:val="24"/>
        </w:rPr>
        <w:t>virgincia</w:t>
      </w:r>
      <w:proofErr w:type="spellEnd"/>
      <w:r>
        <w:rPr>
          <w:rFonts w:cs="Times New Roman"/>
          <w:szCs w:val="24"/>
        </w:rPr>
        <w:t xml:space="preserve">)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spellStart"/>
      <w:proofErr w:type="gramStart"/>
      <w:r>
        <w:rPr>
          <w:rFonts w:cs="Times New Roman"/>
          <w:szCs w:val="24"/>
        </w:rPr>
        <w:t>setosa</w:t>
      </w:r>
      <w:proofErr w:type="spellEnd"/>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362" w:name="_Ref37725399"/>
      <w:bookmarkStart w:id="363"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362"/>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363"/>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364" w:name="_Ref37725412"/>
      <w:bookmarkStart w:id="365"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364"/>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365"/>
    </w:p>
    <w:p w14:paraId="36E18BA8" w14:textId="5DCDBD3E" w:rsidR="008045AB" w:rsidRDefault="00453016" w:rsidP="008F6B44">
      <w:pPr>
        <w:pStyle w:val="Heading2"/>
      </w:pPr>
      <w:bookmarkStart w:id="366" w:name="_Toc37725988"/>
      <w:proofErr w:type="spellStart"/>
      <w:r>
        <w:t>srcML</w:t>
      </w:r>
      <w:bookmarkEnd w:id="366"/>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367" w:name="_Ref37725439"/>
      <w:bookmarkStart w:id="368"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367"/>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368"/>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369" w:name="_Ref37725448"/>
      <w:bookmarkStart w:id="370"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69"/>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370"/>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371" w:name="_Ref37725475"/>
      <w:bookmarkStart w:id="372"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71"/>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372"/>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146EA7">
      <w:pPr>
        <w:pStyle w:val="Heading1"/>
        <w:pPrChange w:id="373" w:author="Michael Decker" w:date="2020-04-17T22:10:00Z">
          <w:pPr>
            <w:pStyle w:val="Heading1"/>
          </w:pPr>
        </w:pPrChange>
      </w:pPr>
      <w:r>
        <w:br/>
      </w:r>
      <w:bookmarkStart w:id="374" w:name="_Ref37689411"/>
      <w:bookmarkStart w:id="375" w:name="_Ref37691098"/>
      <w:bookmarkStart w:id="376" w:name="_Ref37691376"/>
      <w:bookmarkStart w:id="377" w:name="_Ref37723498"/>
      <w:bookmarkStart w:id="378" w:name="_Ref37723547"/>
      <w:bookmarkStart w:id="379" w:name="_Toc37725989"/>
      <w:r w:rsidR="00F91EAC" w:rsidRPr="002D3BDD">
        <w:t>Taxonomy of Comments</w:t>
      </w:r>
      <w:bookmarkEnd w:id="374"/>
      <w:bookmarkEnd w:id="375"/>
      <w:bookmarkEnd w:id="376"/>
      <w:bookmarkEnd w:id="377"/>
      <w:bookmarkEnd w:id="378"/>
      <w:bookmarkEnd w:id="379"/>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80" w:name="_Ref35367705"/>
      <w:bookmarkStart w:id="381"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80"/>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381"/>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382" w:name="_Ref35393024"/>
      <w:bookmarkStart w:id="383"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8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38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384" w:name="_Ref35393704"/>
      <w:bookmarkStart w:id="385"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38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38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386" w:name="_Ref35393818"/>
      <w:bookmarkStart w:id="387"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386"/>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38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388" w:name="_Ref35472861"/>
      <w:bookmarkStart w:id="389"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38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389"/>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146EA7">
      <w:pPr>
        <w:pStyle w:val="Heading1"/>
        <w:pPrChange w:id="390" w:author="Michael Decker" w:date="2020-04-17T22:10:00Z">
          <w:pPr>
            <w:pStyle w:val="Heading1"/>
          </w:pPr>
        </w:pPrChange>
      </w:pPr>
      <w:r>
        <w:br/>
      </w:r>
      <w:bookmarkStart w:id="391" w:name="_Ref37690467"/>
      <w:bookmarkStart w:id="392" w:name="_Ref37691160"/>
      <w:bookmarkStart w:id="393" w:name="_Toc37725990"/>
      <w:r w:rsidR="004E5433" w:rsidRPr="00347B64">
        <w:t xml:space="preserve">Data </w:t>
      </w:r>
      <w:r w:rsidR="004E5433" w:rsidRPr="00B216D8">
        <w:t>Collection</w:t>
      </w:r>
      <w:bookmarkEnd w:id="391"/>
      <w:bookmarkEnd w:id="392"/>
      <w:bookmarkEnd w:id="393"/>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94" w:name="_Ref34248657"/>
      <w:bookmarkStart w:id="395" w:name="_Toc37725991"/>
      <w:r>
        <w:t>Corpus Selection</w:t>
      </w:r>
      <w:bookmarkEnd w:id="394"/>
      <w:bookmarkEnd w:id="395"/>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96" w:name="_Ref34248720"/>
      <w:bookmarkStart w:id="397" w:name="_Toc37725992"/>
      <w:r>
        <w:t>Comment Extraction</w:t>
      </w:r>
      <w:bookmarkEnd w:id="396"/>
      <w:bookmarkEnd w:id="397"/>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98" w:name="_Ref34248768"/>
      <w:bookmarkStart w:id="399" w:name="_Toc37725993"/>
      <w:r>
        <w:t>Manual Classification</w:t>
      </w:r>
      <w:bookmarkEnd w:id="398"/>
      <w:bookmarkEnd w:id="399"/>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400" w:name="_Ref36729448"/>
      <w:bookmarkStart w:id="401"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40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0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402" w:name="_Ref34252126"/>
      <w:bookmarkStart w:id="403" w:name="_Ref34252119"/>
      <w:bookmarkStart w:id="404"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405" w:name="_Ref34252123"/>
      <w:bookmarkEnd w:id="402"/>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03"/>
      <w:bookmarkEnd w:id="404"/>
      <w:bookmarkEnd w:id="40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1BE569DE" w:rsidR="001816ED" w:rsidRPr="00E1440C" w:rsidRDefault="001816ED" w:rsidP="001816ED">
      <w:pPr>
        <w:pStyle w:val="FigureCaption"/>
      </w:pPr>
      <w:bookmarkStart w:id="406" w:name="_Ref37410144"/>
      <w:bookmarkStart w:id="407"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406"/>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407"/>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408" w:name="_Toc37725994"/>
      <w:r>
        <w:t>External Threats</w:t>
      </w:r>
      <w:bookmarkEnd w:id="408"/>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409" w:name="_Toc37725995"/>
      <w:r>
        <w:t>Internal Validity</w:t>
      </w:r>
      <w:bookmarkEnd w:id="409"/>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410" w:name="_Ref36051781"/>
      <w:bookmarkStart w:id="411"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412" w:name="_Hlk36051824"/>
      <w:bookmarkEnd w:id="410"/>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412"/>
      <w:r w:rsidR="004E41B0">
        <w:t>.</w:t>
      </w:r>
      <w:bookmarkEnd w:id="411"/>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413" w:name="_Ref37252254"/>
      <w:bookmarkStart w:id="414"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413"/>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414"/>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415"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416"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415"/>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416"/>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146EA7">
      <w:pPr>
        <w:pStyle w:val="Heading1"/>
        <w:pPrChange w:id="417" w:author="Michael Decker" w:date="2020-04-17T22:10:00Z">
          <w:pPr>
            <w:pStyle w:val="Heading1"/>
          </w:pPr>
        </w:pPrChange>
      </w:pPr>
      <w:r>
        <w:br/>
      </w:r>
      <w:bookmarkStart w:id="418" w:name="_Ref37723467"/>
      <w:bookmarkStart w:id="419" w:name="_Toc37725996"/>
      <w:r w:rsidRPr="00347B64">
        <w:t xml:space="preserve">Data </w:t>
      </w:r>
      <w:r>
        <w:t>Analysis</w:t>
      </w:r>
      <w:bookmarkEnd w:id="418"/>
      <w:bookmarkEnd w:id="419"/>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420" w:name="_Ref37725630"/>
      <w:bookmarkStart w:id="421" w:name="_Ref37725643"/>
      <w:bookmarkStart w:id="422" w:name="_Toc37725997"/>
      <w:r w:rsidRPr="002248ED">
        <w:t>Syntax-based Approach</w:t>
      </w:r>
      <w:bookmarkEnd w:id="420"/>
      <w:bookmarkEnd w:id="421"/>
      <w:bookmarkEnd w:id="422"/>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423" w:name="_Ref37725655"/>
      <w:bookmarkStart w:id="424" w:name="_Toc37725998"/>
      <w:r w:rsidRPr="002248ED">
        <w:t>Bag of Words Approach</w:t>
      </w:r>
      <w:bookmarkEnd w:id="423"/>
      <w:bookmarkEnd w:id="424"/>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425" w:name="_Ref37725661"/>
      <w:bookmarkStart w:id="426" w:name="_Toc37725999"/>
      <w:r w:rsidRPr="002248ED">
        <w:lastRenderedPageBreak/>
        <w:t>Frequency</w:t>
      </w:r>
      <w:r>
        <w:t>-based</w:t>
      </w:r>
      <w:r w:rsidRPr="002248ED">
        <w:t xml:space="preserve"> Approac</w:t>
      </w:r>
      <w:r>
        <w:t>h</w:t>
      </w:r>
      <w:bookmarkEnd w:id="425"/>
      <w:bookmarkEnd w:id="426"/>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A915BB" w:rsidRPr="0043682C" w:rsidRDefault="00A915BB" w:rsidP="008F6B44">
                            <w:pPr>
                              <w:pStyle w:val="FigureCaption"/>
                              <w:rPr>
                                <w:rFonts w:cs="Times New Roman"/>
                                <w:noProof/>
                              </w:rPr>
                            </w:pPr>
                            <w:bookmarkStart w:id="427" w:name="_Ref37725781"/>
                            <w:bookmarkStart w:id="428"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427"/>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4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A915BB" w:rsidRPr="0043682C" w:rsidRDefault="00A915BB" w:rsidP="008F6B44">
                      <w:pPr>
                        <w:pStyle w:val="FigureCaption"/>
                        <w:rPr>
                          <w:rFonts w:cs="Times New Roman"/>
                          <w:noProof/>
                        </w:rPr>
                      </w:pPr>
                      <w:bookmarkStart w:id="429" w:name="_Ref37725781"/>
                      <w:bookmarkStart w:id="430"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42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430"/>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431" w:name="_Ref37725753"/>
      <w:bookmarkStart w:id="432"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431"/>
      <w:r>
        <w:t xml:space="preserve">.  </w:t>
      </w:r>
      <w:r w:rsidRPr="00824364">
        <w:t>Breakdown of the mathematical frequencies of the above comment line.</w:t>
      </w:r>
      <w:bookmarkEnd w:id="432"/>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433" w:name="_Toc37726000"/>
      <w:r>
        <w:t>Internal Validity</w:t>
      </w:r>
      <w:bookmarkEnd w:id="433"/>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146EA7">
      <w:pPr>
        <w:pStyle w:val="Heading1"/>
        <w:pPrChange w:id="434" w:author="Michael Decker" w:date="2020-04-17T22:10:00Z">
          <w:pPr>
            <w:pStyle w:val="Heading1"/>
          </w:pPr>
        </w:pPrChange>
      </w:pPr>
      <w:r>
        <w:br/>
      </w:r>
      <w:bookmarkStart w:id="435" w:name="_Ref37690511"/>
      <w:bookmarkStart w:id="436" w:name="_Ref37691243"/>
      <w:bookmarkStart w:id="437" w:name="_Ref37691261"/>
      <w:bookmarkStart w:id="438" w:name="_Ref37691302"/>
      <w:bookmarkStart w:id="439" w:name="_Toc37726001"/>
      <w:r w:rsidR="00685EEA">
        <w:t>Experiment and Results</w:t>
      </w:r>
      <w:bookmarkEnd w:id="435"/>
      <w:bookmarkEnd w:id="436"/>
      <w:bookmarkEnd w:id="437"/>
      <w:bookmarkEnd w:id="438"/>
      <w:bookmarkEnd w:id="439"/>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440"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440"/>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441" w:name="_Ref37509596"/>
      <w:bookmarkStart w:id="442"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441"/>
      <w:r w:rsidR="00CF64B0">
        <w:rPr>
          <w:noProof/>
        </w:rPr>
        <w:t xml:space="preserve">.  </w:t>
      </w:r>
      <w:r w:rsidRPr="00AA6716">
        <w:rPr>
          <w:noProof/>
        </w:rPr>
        <w:t>This table shows each equation used as a hueristic in the analysis of our results.</w:t>
      </w:r>
      <w:bookmarkEnd w:id="442"/>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443" w:name="_Ref35357782"/>
      <w:bookmarkStart w:id="444" w:name="_Ref32772875"/>
      <w:bookmarkStart w:id="445" w:name="_Ref33019599"/>
      <w:bookmarkStart w:id="446"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443"/>
      <w:r w:rsidR="00CF64B0">
        <w:rPr>
          <w:noProof/>
        </w:rPr>
        <w:t xml:space="preserve">.  </w:t>
      </w:r>
      <w:r w:rsidRPr="00AA3373">
        <w:t>The following values are the results of each fold from the stratified k-fold cross validation.</w:t>
      </w:r>
      <w:bookmarkEnd w:id="444"/>
      <w:bookmarkEnd w:id="445"/>
      <w:bookmarkEnd w:id="44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447" w:name="_Ref33646320"/>
      <w:bookmarkStart w:id="448" w:name="_Ref32495567"/>
      <w:bookmarkStart w:id="449"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447"/>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448"/>
      <w:bookmarkEnd w:id="44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146EA7">
      <w:pPr>
        <w:pStyle w:val="Heading1"/>
        <w:pPrChange w:id="450" w:author="Michael Decker" w:date="2020-04-17T22:10:00Z">
          <w:pPr>
            <w:pStyle w:val="Heading1"/>
          </w:pPr>
        </w:pPrChange>
      </w:pPr>
      <w:r>
        <w:br/>
      </w:r>
      <w:bookmarkStart w:id="451" w:name="_Ref37690518"/>
      <w:bookmarkStart w:id="452" w:name="_Ref37691212"/>
      <w:bookmarkStart w:id="453" w:name="_Toc37726002"/>
      <w:r w:rsidR="00251598" w:rsidRPr="002D3BDD">
        <w:t>Commented-out code in Open-source Software</w:t>
      </w:r>
      <w:bookmarkEnd w:id="451"/>
      <w:bookmarkEnd w:id="452"/>
      <w:bookmarkEnd w:id="453"/>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454" w:name="_Ref36492013"/>
      <w:bookmarkStart w:id="455"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456" w:name="_Hlk36492020"/>
      <w:bookmarkEnd w:id="454"/>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455"/>
      <w:bookmarkEnd w:id="45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457" w:name="_Ref37163063"/>
      <w:bookmarkStart w:id="458"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457"/>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458"/>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146EA7">
      <w:pPr>
        <w:pStyle w:val="Heading1"/>
        <w:pPrChange w:id="459" w:author="Michael Decker" w:date="2020-04-17T22:10:00Z">
          <w:pPr>
            <w:pStyle w:val="Heading1"/>
          </w:pPr>
        </w:pPrChange>
      </w:pPr>
      <w:r>
        <w:br/>
      </w:r>
      <w:bookmarkStart w:id="460" w:name="_Ref37690530"/>
      <w:bookmarkStart w:id="461" w:name="_Toc37726003"/>
      <w:r w:rsidR="004E5433">
        <w:t>Future Works</w:t>
      </w:r>
      <w:bookmarkEnd w:id="460"/>
      <w:bookmarkEnd w:id="461"/>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146EA7">
      <w:pPr>
        <w:pStyle w:val="Heading1"/>
        <w:pPrChange w:id="462" w:author="Michael Decker" w:date="2020-04-17T22:10:00Z">
          <w:pPr>
            <w:pStyle w:val="Heading1"/>
          </w:pPr>
        </w:pPrChange>
      </w:pPr>
      <w:r>
        <w:br/>
      </w:r>
      <w:bookmarkStart w:id="463" w:name="_Ref37690537"/>
      <w:bookmarkStart w:id="464" w:name="_Toc37726004"/>
      <w:r w:rsidR="004E5433">
        <w:t>Conclusion</w:t>
      </w:r>
      <w:bookmarkEnd w:id="463"/>
      <w:bookmarkEnd w:id="464"/>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Michael Decker" w:date="2020-04-17T19:41:00Z" w:initials="MD">
    <w:p w14:paraId="4F719B1B" w14:textId="31502877" w:rsidR="00A46C90" w:rsidRDefault="00A46C90">
      <w:pPr>
        <w:pStyle w:val="CommentText"/>
      </w:pPr>
      <w:r>
        <w:rPr>
          <w:rStyle w:val="CommentReference"/>
        </w:rPr>
        <w:annotationRef/>
      </w:r>
      <w:r>
        <w:t>Lehman</w:t>
      </w:r>
    </w:p>
  </w:comment>
  <w:comment w:id="34" w:author="Michael Decker" w:date="2020-04-17T19:39:00Z" w:initials="MD">
    <w:p w14:paraId="3F92A86E" w14:textId="36DDCB0C" w:rsidR="00D147BB" w:rsidRDefault="00D147BB">
      <w:pPr>
        <w:pStyle w:val="CommentText"/>
      </w:pPr>
      <w:r>
        <w:rPr>
          <w:rStyle w:val="CommentReference"/>
        </w:rPr>
        <w:annotationRef/>
      </w:r>
      <w:r>
        <w:t xml:space="preserve">Cite </w:t>
      </w:r>
      <w:proofErr w:type="spellStart"/>
      <w:r w:rsidR="00B52D81">
        <w:t>Parnas</w:t>
      </w:r>
      <w:proofErr w:type="spellEnd"/>
    </w:p>
  </w:comment>
  <w:comment w:id="61" w:author="Michael Decker" w:date="2020-04-17T20:11:00Z" w:initials="MD">
    <w:p w14:paraId="67D80F25" w14:textId="1C45A663" w:rsidR="00D710AD" w:rsidRDefault="00D710AD">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41" w:author="Michael Decker" w:date="2020-04-17T21:01:00Z" w:initials="MD">
    <w:p w14:paraId="321B4957" w14:textId="77777777" w:rsidR="004214BA" w:rsidRDefault="004214BA" w:rsidP="004214BA">
      <w:pPr>
        <w:pStyle w:val="CommentText"/>
      </w:pPr>
      <w:r>
        <w:rPr>
          <w:rStyle w:val="CommentReference"/>
        </w:rPr>
        <w:annotationRef/>
      </w:r>
      <w:r>
        <w:t>Need to talk more specifically about this one</w:t>
      </w:r>
    </w:p>
  </w:comment>
  <w:comment w:id="180" w:author="Michael Decker" w:date="2020-04-17T21:01:00Z" w:initials="MD">
    <w:p w14:paraId="572C606D" w14:textId="77068CD7" w:rsidR="006821CC" w:rsidRDefault="006821CC">
      <w:pPr>
        <w:pStyle w:val="CommentText"/>
      </w:pPr>
      <w:r>
        <w:rPr>
          <w:rStyle w:val="CommentReference"/>
        </w:rPr>
        <w:annotationRef/>
      </w:r>
      <w:r>
        <w:t>Need to talk more specifically about thi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5498D1" w14:textId="77777777" w:rsidR="001F0D6D" w:rsidRDefault="001F0D6D" w:rsidP="0082705B">
      <w:pPr>
        <w:spacing w:after="0" w:line="240" w:lineRule="auto"/>
      </w:pPr>
      <w:r>
        <w:separator/>
      </w:r>
    </w:p>
  </w:endnote>
  <w:endnote w:type="continuationSeparator" w:id="0">
    <w:p w14:paraId="3136AFB3" w14:textId="77777777" w:rsidR="001F0D6D" w:rsidRDefault="001F0D6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FCD3F8" w14:textId="77777777" w:rsidR="001F0D6D" w:rsidRDefault="001F0D6D" w:rsidP="0082705B">
      <w:pPr>
        <w:spacing w:after="0" w:line="240" w:lineRule="auto"/>
      </w:pPr>
      <w:r>
        <w:separator/>
      </w:r>
    </w:p>
  </w:footnote>
  <w:footnote w:type="continuationSeparator" w:id="0">
    <w:p w14:paraId="293C19D6" w14:textId="77777777" w:rsidR="001F0D6D" w:rsidRDefault="001F0D6D"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EndPr>
      <w:rPr>
        <w:rStyle w:val="PageNumber"/>
      </w:rPr>
    </w:sdtEndPr>
    <w:sdtContent>
      <w:p w14:paraId="0583ADAA" w14:textId="3FA72A03" w:rsidR="00A915BB" w:rsidRDefault="00A915BB"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A915BB" w:rsidRDefault="00A915BB"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EndPr>
      <w:rPr>
        <w:rStyle w:val="PageNumber"/>
      </w:rPr>
    </w:sdtEndPr>
    <w:sdtContent>
      <w:p w14:paraId="45356682" w14:textId="534F0555" w:rsidR="00A915BB" w:rsidRDefault="00A915BB"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A915BB" w:rsidRDefault="00A915BB"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A2C"/>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163A"/>
    <w:rsid w:val="00083FC8"/>
    <w:rsid w:val="0008449C"/>
    <w:rsid w:val="00084A37"/>
    <w:rsid w:val="0008534F"/>
    <w:rsid w:val="00085ED4"/>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17C6"/>
    <w:rsid w:val="0010270B"/>
    <w:rsid w:val="001031E8"/>
    <w:rsid w:val="001067D7"/>
    <w:rsid w:val="001067D9"/>
    <w:rsid w:val="001103A7"/>
    <w:rsid w:val="00110D77"/>
    <w:rsid w:val="00113B6F"/>
    <w:rsid w:val="00114577"/>
    <w:rsid w:val="00114A1E"/>
    <w:rsid w:val="001151EB"/>
    <w:rsid w:val="00115AB3"/>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2C75"/>
    <w:rsid w:val="001E37B8"/>
    <w:rsid w:val="001E3C42"/>
    <w:rsid w:val="001E4BD4"/>
    <w:rsid w:val="001E5BAF"/>
    <w:rsid w:val="001E6548"/>
    <w:rsid w:val="001F0C12"/>
    <w:rsid w:val="001F0D6D"/>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49D3"/>
    <w:rsid w:val="00345AD9"/>
    <w:rsid w:val="00345FEF"/>
    <w:rsid w:val="00346398"/>
    <w:rsid w:val="003464FC"/>
    <w:rsid w:val="00351358"/>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E39"/>
    <w:rsid w:val="00372AD6"/>
    <w:rsid w:val="00374821"/>
    <w:rsid w:val="00375527"/>
    <w:rsid w:val="0037563E"/>
    <w:rsid w:val="00375E4E"/>
    <w:rsid w:val="00376844"/>
    <w:rsid w:val="00377FC7"/>
    <w:rsid w:val="0038016B"/>
    <w:rsid w:val="00382097"/>
    <w:rsid w:val="00382ED6"/>
    <w:rsid w:val="003836B4"/>
    <w:rsid w:val="003859E8"/>
    <w:rsid w:val="003863DB"/>
    <w:rsid w:val="003866D8"/>
    <w:rsid w:val="00386FA3"/>
    <w:rsid w:val="00387A5A"/>
    <w:rsid w:val="00390223"/>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099"/>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E04"/>
    <w:rsid w:val="00411F32"/>
    <w:rsid w:val="00412B0D"/>
    <w:rsid w:val="00415AA1"/>
    <w:rsid w:val="004214BA"/>
    <w:rsid w:val="0042639E"/>
    <w:rsid w:val="00430235"/>
    <w:rsid w:val="00431716"/>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529"/>
    <w:rsid w:val="004637B4"/>
    <w:rsid w:val="004653C4"/>
    <w:rsid w:val="00473AE0"/>
    <w:rsid w:val="00473B6D"/>
    <w:rsid w:val="00475CBB"/>
    <w:rsid w:val="004807EF"/>
    <w:rsid w:val="00482DC1"/>
    <w:rsid w:val="00483E00"/>
    <w:rsid w:val="0048571D"/>
    <w:rsid w:val="00486566"/>
    <w:rsid w:val="00487034"/>
    <w:rsid w:val="004876A2"/>
    <w:rsid w:val="00487FF6"/>
    <w:rsid w:val="0049111D"/>
    <w:rsid w:val="00491509"/>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1BE1"/>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04C7"/>
    <w:rsid w:val="004F12D3"/>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16A40"/>
    <w:rsid w:val="00520C41"/>
    <w:rsid w:val="005210A4"/>
    <w:rsid w:val="00521F63"/>
    <w:rsid w:val="00522607"/>
    <w:rsid w:val="00524B0C"/>
    <w:rsid w:val="00524C09"/>
    <w:rsid w:val="00524E58"/>
    <w:rsid w:val="00525F70"/>
    <w:rsid w:val="005271C8"/>
    <w:rsid w:val="005274B0"/>
    <w:rsid w:val="0053085D"/>
    <w:rsid w:val="00530E6E"/>
    <w:rsid w:val="00531EC9"/>
    <w:rsid w:val="00532475"/>
    <w:rsid w:val="00532576"/>
    <w:rsid w:val="005327CF"/>
    <w:rsid w:val="00533450"/>
    <w:rsid w:val="00533878"/>
    <w:rsid w:val="00533D48"/>
    <w:rsid w:val="005345EA"/>
    <w:rsid w:val="0053488E"/>
    <w:rsid w:val="00535F00"/>
    <w:rsid w:val="00536B62"/>
    <w:rsid w:val="00536E76"/>
    <w:rsid w:val="00537D38"/>
    <w:rsid w:val="0054246D"/>
    <w:rsid w:val="00542937"/>
    <w:rsid w:val="00542E19"/>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957"/>
    <w:rsid w:val="00571F07"/>
    <w:rsid w:val="00574C89"/>
    <w:rsid w:val="005753A1"/>
    <w:rsid w:val="005772E2"/>
    <w:rsid w:val="00577947"/>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4EB6"/>
    <w:rsid w:val="005A551B"/>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89D"/>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3F2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FA1"/>
    <w:rsid w:val="00681A5E"/>
    <w:rsid w:val="006821CC"/>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1EA9"/>
    <w:rsid w:val="0077226D"/>
    <w:rsid w:val="00772D7A"/>
    <w:rsid w:val="00772EB3"/>
    <w:rsid w:val="00780F15"/>
    <w:rsid w:val="00783925"/>
    <w:rsid w:val="007847E1"/>
    <w:rsid w:val="00785D21"/>
    <w:rsid w:val="00785D30"/>
    <w:rsid w:val="00790D9D"/>
    <w:rsid w:val="00791328"/>
    <w:rsid w:val="0079195E"/>
    <w:rsid w:val="00791EDA"/>
    <w:rsid w:val="0079307F"/>
    <w:rsid w:val="007946AF"/>
    <w:rsid w:val="0079482D"/>
    <w:rsid w:val="00794D32"/>
    <w:rsid w:val="007953E4"/>
    <w:rsid w:val="007956DB"/>
    <w:rsid w:val="00795E73"/>
    <w:rsid w:val="00797159"/>
    <w:rsid w:val="0079726A"/>
    <w:rsid w:val="007976A2"/>
    <w:rsid w:val="007A12BB"/>
    <w:rsid w:val="007A174F"/>
    <w:rsid w:val="007A2E24"/>
    <w:rsid w:val="007A36AA"/>
    <w:rsid w:val="007A43B4"/>
    <w:rsid w:val="007A50FA"/>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7CD"/>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61B6"/>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31CC"/>
    <w:rsid w:val="00854111"/>
    <w:rsid w:val="00854605"/>
    <w:rsid w:val="008556DD"/>
    <w:rsid w:val="008558DA"/>
    <w:rsid w:val="00856D96"/>
    <w:rsid w:val="008601E5"/>
    <w:rsid w:val="00861E0F"/>
    <w:rsid w:val="00862195"/>
    <w:rsid w:val="0086336B"/>
    <w:rsid w:val="0086467C"/>
    <w:rsid w:val="00864F54"/>
    <w:rsid w:val="008658F3"/>
    <w:rsid w:val="00866B26"/>
    <w:rsid w:val="00871C54"/>
    <w:rsid w:val="00872B3F"/>
    <w:rsid w:val="00874F7B"/>
    <w:rsid w:val="00876C9F"/>
    <w:rsid w:val="00881C9C"/>
    <w:rsid w:val="008821D4"/>
    <w:rsid w:val="008834B3"/>
    <w:rsid w:val="00884A84"/>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100F"/>
    <w:rsid w:val="00903314"/>
    <w:rsid w:val="00903576"/>
    <w:rsid w:val="00904650"/>
    <w:rsid w:val="00904867"/>
    <w:rsid w:val="00904C48"/>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3E19"/>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0C17"/>
    <w:rsid w:val="009E1AF1"/>
    <w:rsid w:val="009E338E"/>
    <w:rsid w:val="009E5402"/>
    <w:rsid w:val="009E6192"/>
    <w:rsid w:val="009F03DF"/>
    <w:rsid w:val="009F0F91"/>
    <w:rsid w:val="009F2B7D"/>
    <w:rsid w:val="009F4424"/>
    <w:rsid w:val="009F45A0"/>
    <w:rsid w:val="009F46F9"/>
    <w:rsid w:val="009F50E7"/>
    <w:rsid w:val="009F595C"/>
    <w:rsid w:val="009F6A51"/>
    <w:rsid w:val="00A00C36"/>
    <w:rsid w:val="00A00DFF"/>
    <w:rsid w:val="00A02D70"/>
    <w:rsid w:val="00A03517"/>
    <w:rsid w:val="00A03C5E"/>
    <w:rsid w:val="00A0655D"/>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5BB"/>
    <w:rsid w:val="00A9162F"/>
    <w:rsid w:val="00A91925"/>
    <w:rsid w:val="00A927A3"/>
    <w:rsid w:val="00A93634"/>
    <w:rsid w:val="00A95525"/>
    <w:rsid w:val="00A95D16"/>
    <w:rsid w:val="00A97537"/>
    <w:rsid w:val="00A97E10"/>
    <w:rsid w:val="00AA01E8"/>
    <w:rsid w:val="00AA0790"/>
    <w:rsid w:val="00AA08D0"/>
    <w:rsid w:val="00AA3373"/>
    <w:rsid w:val="00AA5EC4"/>
    <w:rsid w:val="00AA6716"/>
    <w:rsid w:val="00AA68AF"/>
    <w:rsid w:val="00AB01DF"/>
    <w:rsid w:val="00AB1147"/>
    <w:rsid w:val="00AB11E8"/>
    <w:rsid w:val="00AB2E1A"/>
    <w:rsid w:val="00AB3354"/>
    <w:rsid w:val="00AB34F4"/>
    <w:rsid w:val="00AB3DA8"/>
    <w:rsid w:val="00AB4B6B"/>
    <w:rsid w:val="00AB7A51"/>
    <w:rsid w:val="00AC15AC"/>
    <w:rsid w:val="00AC15E9"/>
    <w:rsid w:val="00AC2311"/>
    <w:rsid w:val="00AC2508"/>
    <w:rsid w:val="00AC34F2"/>
    <w:rsid w:val="00AC7362"/>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34F8"/>
    <w:rsid w:val="00B6359D"/>
    <w:rsid w:val="00B64EAA"/>
    <w:rsid w:val="00B650B2"/>
    <w:rsid w:val="00B67337"/>
    <w:rsid w:val="00B72076"/>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3D29"/>
    <w:rsid w:val="00BA40F8"/>
    <w:rsid w:val="00BA4F41"/>
    <w:rsid w:val="00BA64B9"/>
    <w:rsid w:val="00BA700E"/>
    <w:rsid w:val="00BA7642"/>
    <w:rsid w:val="00BA7A7B"/>
    <w:rsid w:val="00BB2B6B"/>
    <w:rsid w:val="00BB36EA"/>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05A"/>
    <w:rsid w:val="00C40ABB"/>
    <w:rsid w:val="00C41B63"/>
    <w:rsid w:val="00C42384"/>
    <w:rsid w:val="00C42BE8"/>
    <w:rsid w:val="00C43334"/>
    <w:rsid w:val="00C439A8"/>
    <w:rsid w:val="00C43F8D"/>
    <w:rsid w:val="00C44E55"/>
    <w:rsid w:val="00C47B90"/>
    <w:rsid w:val="00C50DFA"/>
    <w:rsid w:val="00C51363"/>
    <w:rsid w:val="00C5287F"/>
    <w:rsid w:val="00C54B2A"/>
    <w:rsid w:val="00C56F35"/>
    <w:rsid w:val="00C57327"/>
    <w:rsid w:val="00C579DE"/>
    <w:rsid w:val="00C602EA"/>
    <w:rsid w:val="00C609A0"/>
    <w:rsid w:val="00C61529"/>
    <w:rsid w:val="00C62058"/>
    <w:rsid w:val="00C62611"/>
    <w:rsid w:val="00C63A2A"/>
    <w:rsid w:val="00C63B02"/>
    <w:rsid w:val="00C6410D"/>
    <w:rsid w:val="00C654FD"/>
    <w:rsid w:val="00C729E6"/>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0FE"/>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47BB"/>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710AD"/>
    <w:rsid w:val="00D721AC"/>
    <w:rsid w:val="00D737DA"/>
    <w:rsid w:val="00D7405C"/>
    <w:rsid w:val="00D7535E"/>
    <w:rsid w:val="00D75AD9"/>
    <w:rsid w:val="00D802A6"/>
    <w:rsid w:val="00D8059E"/>
    <w:rsid w:val="00D82116"/>
    <w:rsid w:val="00D832AE"/>
    <w:rsid w:val="00D84363"/>
    <w:rsid w:val="00D86CFE"/>
    <w:rsid w:val="00D954F9"/>
    <w:rsid w:val="00D95F73"/>
    <w:rsid w:val="00D96CD6"/>
    <w:rsid w:val="00D97813"/>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47B"/>
    <w:rsid w:val="00DD5AD1"/>
    <w:rsid w:val="00DD61F7"/>
    <w:rsid w:val="00DD7155"/>
    <w:rsid w:val="00DD7445"/>
    <w:rsid w:val="00DE2414"/>
    <w:rsid w:val="00DE397A"/>
    <w:rsid w:val="00DE3D52"/>
    <w:rsid w:val="00DE638C"/>
    <w:rsid w:val="00DE70FC"/>
    <w:rsid w:val="00DF5401"/>
    <w:rsid w:val="00DF6990"/>
    <w:rsid w:val="00DF7D7E"/>
    <w:rsid w:val="00E004D6"/>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1346"/>
    <w:rsid w:val="00E644AC"/>
    <w:rsid w:val="00E67273"/>
    <w:rsid w:val="00E678E0"/>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1FA4"/>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61D9"/>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129D"/>
    <w:rsid w:val="00FB49F4"/>
    <w:rsid w:val="00FB59E5"/>
    <w:rsid w:val="00FB641C"/>
    <w:rsid w:val="00FC1765"/>
    <w:rsid w:val="00FC1D04"/>
    <w:rsid w:val="00FC4763"/>
    <w:rsid w:val="00FC6071"/>
    <w:rsid w:val="00FC690D"/>
    <w:rsid w:val="00FC75A8"/>
    <w:rsid w:val="00FD0B50"/>
    <w:rsid w:val="00FD12FD"/>
    <w:rsid w:val="00FD1F37"/>
    <w:rsid w:val="00FD2855"/>
    <w:rsid w:val="00FE0C2A"/>
    <w:rsid w:val="00FE1024"/>
    <w:rsid w:val="00FE55CC"/>
    <w:rsid w:val="00FE56D4"/>
    <w:rsid w:val="00FE5979"/>
    <w:rsid w:val="00FE73FF"/>
    <w:rsid w:val="00FE77EF"/>
    <w:rsid w:val="00FF4AA7"/>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77</TotalTime>
  <Pages>101</Pages>
  <Words>38865</Words>
  <Characters>221534</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865</cp:revision>
  <cp:lastPrinted>2020-04-14T07:06:00Z</cp:lastPrinted>
  <dcterms:created xsi:type="dcterms:W3CDTF">2020-02-04T18:25:00Z</dcterms:created>
  <dcterms:modified xsi:type="dcterms:W3CDTF">2020-04-18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